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D75E1" w:rsidRPr="00D45001" w:rsidRDefault="00AD75E1" w:rsidP="009B22B5">
      <w:pPr>
        <w:spacing w:after="0"/>
        <w:jc w:val="center"/>
        <w:rPr>
          <w:rFonts w:ascii="Times New Roman" w:hAnsi="Times New Roman" w:cs="Times New Roman"/>
          <w:b/>
          <w:noProof/>
          <w:sz w:val="24"/>
          <w:szCs w:val="24"/>
          <w:lang w:val="id-ID"/>
        </w:rPr>
      </w:pPr>
    </w:p>
    <w:p w:rsidR="009B22B5" w:rsidRPr="00D45001" w:rsidRDefault="00DA2F8C" w:rsidP="009B22B5">
      <w:pPr>
        <w:spacing w:after="0"/>
        <w:jc w:val="center"/>
        <w:rPr>
          <w:rFonts w:ascii="Times New Roman" w:hAnsi="Times New Roman" w:cs="Times New Roman"/>
          <w:b/>
          <w:noProof/>
          <w:sz w:val="24"/>
          <w:szCs w:val="24"/>
          <w:lang w:val="id-ID"/>
        </w:rPr>
      </w:pPr>
      <w:r w:rsidRPr="00D45001">
        <w:rPr>
          <w:rFonts w:ascii="Times New Roman" w:hAnsi="Times New Roman" w:cs="Times New Roman"/>
          <w:b/>
          <w:noProof/>
          <w:sz w:val="24"/>
          <w:szCs w:val="24"/>
          <w:lang w:val="id-ID"/>
        </w:rPr>
        <w:t>Evaluasi Diri</w:t>
      </w:r>
      <w:r w:rsidR="00B45ADE" w:rsidRPr="00D45001">
        <w:rPr>
          <w:rFonts w:ascii="Times New Roman" w:hAnsi="Times New Roman" w:cs="Times New Roman"/>
          <w:b/>
          <w:noProof/>
          <w:sz w:val="24"/>
          <w:szCs w:val="24"/>
          <w:lang w:val="id-ID"/>
        </w:rPr>
        <w:t xml:space="preserve"> </w:t>
      </w:r>
      <w:r w:rsidR="009B22B5" w:rsidRPr="00D45001">
        <w:rPr>
          <w:rFonts w:ascii="Times New Roman" w:hAnsi="Times New Roman" w:cs="Times New Roman"/>
          <w:b/>
          <w:noProof/>
          <w:sz w:val="24"/>
          <w:szCs w:val="24"/>
          <w:lang w:val="id-ID"/>
        </w:rPr>
        <w:t xml:space="preserve">Artikel </w:t>
      </w:r>
      <w:r w:rsidR="008E2917" w:rsidRPr="00D45001">
        <w:rPr>
          <w:rFonts w:ascii="Times New Roman" w:hAnsi="Times New Roman" w:cs="Times New Roman"/>
          <w:b/>
          <w:noProof/>
          <w:sz w:val="24"/>
          <w:szCs w:val="24"/>
          <w:lang w:val="id-ID"/>
        </w:rPr>
        <w:t xml:space="preserve">Penulis </w:t>
      </w:r>
      <w:r w:rsidR="009B22B5" w:rsidRPr="00D45001">
        <w:rPr>
          <w:rFonts w:ascii="Times New Roman" w:hAnsi="Times New Roman" w:cs="Times New Roman"/>
          <w:b/>
          <w:noProof/>
          <w:sz w:val="24"/>
          <w:szCs w:val="24"/>
          <w:lang w:val="id-ID"/>
        </w:rPr>
        <w:t>Untuk Jurnal Kajian Komunikasi</w:t>
      </w:r>
      <w:r w:rsidR="0041785D" w:rsidRPr="00D45001">
        <w:rPr>
          <w:rFonts w:ascii="Times New Roman" w:hAnsi="Times New Roman" w:cs="Times New Roman"/>
          <w:b/>
          <w:noProof/>
          <w:sz w:val="24"/>
          <w:szCs w:val="24"/>
          <w:lang w:val="id-ID"/>
        </w:rPr>
        <w:t xml:space="preserve"> 2019</w:t>
      </w:r>
    </w:p>
    <w:p w:rsidR="009B22B5" w:rsidRPr="00D45001" w:rsidRDefault="009B22B5" w:rsidP="009B22B5">
      <w:pPr>
        <w:spacing w:after="0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9B22B5" w:rsidRPr="00D45001" w:rsidRDefault="008A0B84" w:rsidP="009B22B5">
      <w:pPr>
        <w:spacing w:after="0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>Nama Penulis</w:t>
      </w:r>
      <w:r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ab/>
      </w:r>
      <w:r w:rsidR="009B22B5"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>:</w:t>
      </w:r>
      <w:r w:rsidR="005530CF"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="00775997" w:rsidRPr="00775997">
        <w:rPr>
          <w:rFonts w:ascii="Times New Roman" w:hAnsi="Times New Roman" w:cs="Times New Roman"/>
          <w:noProof/>
          <w:sz w:val="24"/>
          <w:szCs w:val="24"/>
          <w:lang w:val="id-ID"/>
        </w:rPr>
        <w:t>1) Sella Efrida, 2)</w:t>
      </w:r>
      <w:r w:rsidR="0077599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775997" w:rsidRPr="00775997">
        <w:rPr>
          <w:rFonts w:ascii="Times New Roman" w:hAnsi="Times New Roman" w:cs="Times New Roman"/>
          <w:noProof/>
          <w:sz w:val="24"/>
          <w:szCs w:val="24"/>
          <w:lang w:val="id-ID"/>
        </w:rPr>
        <w:t>Anisa Diniati</w:t>
      </w:r>
    </w:p>
    <w:p w:rsidR="009B22B5" w:rsidRPr="00775997" w:rsidRDefault="009B22B5" w:rsidP="009B22B5">
      <w:pPr>
        <w:spacing w:after="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>Judul artikel</w:t>
      </w:r>
      <w:r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ab/>
        <w:t>:</w:t>
      </w:r>
      <w:r w:rsidR="0077599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775997" w:rsidRPr="0077599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emanfaatan Fitur Media Sosial Instagram dalam Membangun Personal Branding Miss International 2017                                                                           </w:t>
      </w:r>
    </w:p>
    <w:p w:rsidR="00DA2F8C" w:rsidRPr="00D45001" w:rsidRDefault="00DA2F8C" w:rsidP="00DA2F8C">
      <w:pPr>
        <w:spacing w:after="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DA2F8C" w:rsidRPr="00D45001" w:rsidRDefault="00DA2F8C" w:rsidP="00C578BE">
      <w:pPr>
        <w:spacing w:after="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>Berilah tanda checklist (√) pada</w:t>
      </w:r>
      <w:r w:rsidR="00853CEE"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poin</w:t>
      </w:r>
      <w:r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="00853CEE"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>pengecekan artikel</w:t>
      </w:r>
      <w:r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di bawah ini. Formulir ini menunjukkan </w:t>
      </w:r>
      <w:r w:rsidR="00853CEE"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artikel yang </w:t>
      </w:r>
      <w:r w:rsidR="00E866F1"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>anda</w:t>
      </w:r>
      <w:r w:rsidR="00853CEE"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kirimkan telah</w:t>
      </w:r>
      <w:r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sesuai </w:t>
      </w:r>
      <w:r w:rsidR="00307C99" w:rsidRPr="00D45001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author guideline</w:t>
      </w:r>
      <w:r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atau belum.</w:t>
      </w:r>
      <w:r w:rsidR="00307C99"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Jika belum, mohon terlebih dahulu </w:t>
      </w:r>
      <w:r w:rsidR="00C578BE"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>di</w:t>
      </w:r>
      <w:r w:rsidR="00307C99"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>sesuaikan.</w:t>
      </w:r>
      <w:r w:rsidR="00C578BE"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>Terima kasih.</w:t>
      </w:r>
    </w:p>
    <w:p w:rsidR="00124BF4" w:rsidRPr="00D45001" w:rsidRDefault="00B4752A" w:rsidP="00BE240C">
      <w:pPr>
        <w:tabs>
          <w:tab w:val="left" w:pos="5978"/>
        </w:tabs>
        <w:spacing w:after="0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D45001">
        <w:rPr>
          <w:rFonts w:ascii="Times New Roman" w:hAnsi="Times New Roman" w:cs="Times New Roman"/>
          <w:noProof/>
          <w:sz w:val="24"/>
          <w:szCs w:val="24"/>
          <w:lang w:val="id-ID"/>
        </w:rPr>
        <w:tab/>
      </w:r>
    </w:p>
    <w:tbl>
      <w:tblPr>
        <w:tblW w:w="5286" w:type="pct"/>
        <w:tblInd w:w="-11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653"/>
        <w:gridCol w:w="6724"/>
        <w:gridCol w:w="1270"/>
        <w:gridCol w:w="1124"/>
      </w:tblGrid>
      <w:tr w:rsidR="00BE240C" w:rsidRPr="00D45001" w:rsidTr="00BE240C">
        <w:tc>
          <w:tcPr>
            <w:tcW w:w="334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NO.</w:t>
            </w: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ITEM EVALUASI DIRI</w:t>
            </w:r>
            <w:r w:rsidR="00BE240C"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(teknis)</w:t>
            </w:r>
          </w:p>
          <w:p w:rsidR="00BE240C" w:rsidRPr="00D45001" w:rsidRDefault="00BE240C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*Jika anda menjawab BELUM, maka artikel WAJIB disesuaikan terlebih dahulu, sebelum anda kirimkan kembali</w:t>
            </w:r>
          </w:p>
        </w:tc>
        <w:tc>
          <w:tcPr>
            <w:tcW w:w="650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SUDAH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BELUM</w:t>
            </w:r>
          </w:p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</w:tr>
      <w:tr w:rsidR="0047183A" w:rsidRPr="00D45001" w:rsidTr="00BE24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3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E240C" w:rsidRPr="00D45001" w:rsidRDefault="00BE240C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HASIL CEK TURNITIN sebesar.................................</w:t>
            </w:r>
          </w:p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Hasil cek similiarity tidak lebih dari 25%</w:t>
            </w:r>
          </w:p>
          <w:p w:rsidR="00BE240C" w:rsidRPr="00D45001" w:rsidRDefault="00BE240C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  <w:tc>
          <w:tcPr>
            <w:tcW w:w="6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  <w:tc>
          <w:tcPr>
            <w:tcW w:w="5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1</w:t>
            </w:r>
          </w:p>
        </w:tc>
        <w:tc>
          <w:tcPr>
            <w:tcW w:w="3441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JUDUL BAHASA INDONESIA</w:t>
            </w:r>
          </w:p>
        </w:tc>
        <w:tc>
          <w:tcPr>
            <w:tcW w:w="650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  <w:tc>
          <w:tcPr>
            <w:tcW w:w="575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 w:val="restar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Maksimal 12 kata</w:t>
            </w:r>
          </w:p>
        </w:tc>
        <w:tc>
          <w:tcPr>
            <w:tcW w:w="650" w:type="pct"/>
          </w:tcPr>
          <w:p w:rsidR="0047183A" w:rsidRPr="00D45001" w:rsidRDefault="00902F7B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anpa singkatan</w:t>
            </w:r>
          </w:p>
        </w:tc>
        <w:tc>
          <w:tcPr>
            <w:tcW w:w="650" w:type="pct"/>
          </w:tcPr>
          <w:p w:rsidR="0047183A" w:rsidRPr="00D45001" w:rsidRDefault="00902F7B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anpa sub judul</w:t>
            </w:r>
          </w:p>
        </w:tc>
        <w:tc>
          <w:tcPr>
            <w:tcW w:w="650" w:type="pct"/>
          </w:tcPr>
          <w:p w:rsidR="0047183A" w:rsidRPr="00D45001" w:rsidRDefault="00902F7B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imes New Roman 14, Sentence Case (Kapital hanya pada huruf awal atau menunjukkan nama, tempat, dan waktu) Bold, center,  spasi 1</w:t>
            </w:r>
          </w:p>
        </w:tc>
        <w:tc>
          <w:tcPr>
            <w:tcW w:w="650" w:type="pct"/>
          </w:tcPr>
          <w:p w:rsidR="0047183A" w:rsidRPr="00D45001" w:rsidRDefault="00902F7B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2</w:t>
            </w:r>
          </w:p>
        </w:tc>
        <w:tc>
          <w:tcPr>
            <w:tcW w:w="3441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bookmarkStart w:id="0" w:name="_Hlk480028160"/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NAMA</w:t>
            </w:r>
            <w:bookmarkEnd w:id="0"/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PENULIS</w:t>
            </w:r>
          </w:p>
        </w:tc>
        <w:tc>
          <w:tcPr>
            <w:tcW w:w="650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  <w:tc>
          <w:tcPr>
            <w:tcW w:w="575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 w:val="restar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Seluruh penulis ditulis lengkap, sesuai dengan Metadata saat submit</w:t>
            </w:r>
          </w:p>
        </w:tc>
        <w:tc>
          <w:tcPr>
            <w:tcW w:w="650" w:type="pct"/>
          </w:tcPr>
          <w:p w:rsidR="0047183A" w:rsidRPr="00D45001" w:rsidRDefault="00902F7B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anpa singkatan</w:t>
            </w:r>
          </w:p>
        </w:tc>
        <w:tc>
          <w:tcPr>
            <w:tcW w:w="650" w:type="pct"/>
          </w:tcPr>
          <w:p w:rsidR="0047183A" w:rsidRPr="00D45001" w:rsidRDefault="00902F7B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anpa gelar</w:t>
            </w:r>
          </w:p>
        </w:tc>
        <w:tc>
          <w:tcPr>
            <w:tcW w:w="650" w:type="pct"/>
          </w:tcPr>
          <w:p w:rsidR="0047183A" w:rsidRPr="00D45001" w:rsidRDefault="00902F7B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imes New Roman 12, Capital Each Word, tidak bold, center, spasi 1</w:t>
            </w:r>
          </w:p>
        </w:tc>
        <w:tc>
          <w:tcPr>
            <w:tcW w:w="650" w:type="pct"/>
          </w:tcPr>
          <w:p w:rsidR="0047183A" w:rsidRPr="00D45001" w:rsidRDefault="00902F7B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3</w:t>
            </w:r>
          </w:p>
        </w:tc>
        <w:tc>
          <w:tcPr>
            <w:tcW w:w="3441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NAMA INSTANSI</w:t>
            </w:r>
          </w:p>
        </w:tc>
        <w:tc>
          <w:tcPr>
            <w:tcW w:w="650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575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Nama instansi setiap penulis yang dicantumkan hanya nama perguruan tinggi atau perusahaan lembaga (Tanpa disingkat, tanpa keterangan prodi, fakultas, divisi, departemen dll).</w:t>
            </w:r>
            <w:bookmarkStart w:id="1" w:name="_Hlk480028243"/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Sesuaikan pula dengan isian pada metadata</w:t>
            </w:r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Contoh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: Universitas Padjadjaran</w:t>
            </w:r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             PT. Telkom Indonesia</w:t>
            </w:r>
            <w:bookmarkEnd w:id="1"/>
          </w:p>
        </w:tc>
        <w:tc>
          <w:tcPr>
            <w:tcW w:w="650" w:type="pct"/>
          </w:tcPr>
          <w:p w:rsidR="0047183A" w:rsidRPr="00D45001" w:rsidRDefault="00902F7B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4</w:t>
            </w:r>
          </w:p>
        </w:tc>
        <w:tc>
          <w:tcPr>
            <w:tcW w:w="3441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KORESPONDENSI</w:t>
            </w:r>
          </w:p>
        </w:tc>
        <w:tc>
          <w:tcPr>
            <w:tcW w:w="650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  <w:tc>
          <w:tcPr>
            <w:tcW w:w="575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Korespondensi diisi dengan data penulis pertama yang ditulis dalam bentuk footnote pada halaman pertama, terdiri dari: nama lengkap, gelar, instansi, alamat instansi, email penulis yang patut</w:t>
            </w:r>
          </w:p>
          <w:p w:rsidR="0047183A" w:rsidRPr="00D45001" w:rsidRDefault="0047183A" w:rsidP="0047183A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Contoh yang tidak patut: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sicantikmira@gmail.com</w:t>
            </w:r>
          </w:p>
        </w:tc>
        <w:tc>
          <w:tcPr>
            <w:tcW w:w="650" w:type="pct"/>
          </w:tcPr>
          <w:p w:rsidR="0047183A" w:rsidRPr="00D45001" w:rsidRDefault="00902F7B" w:rsidP="00EF7AAB">
            <w:pPr>
              <w:spacing w:after="0" w:line="240" w:lineRule="auto"/>
              <w:ind w:left="476" w:firstLine="244"/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5</w:t>
            </w:r>
          </w:p>
        </w:tc>
        <w:tc>
          <w:tcPr>
            <w:tcW w:w="3441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ABSTRAK</w:t>
            </w:r>
          </w:p>
        </w:tc>
        <w:tc>
          <w:tcPr>
            <w:tcW w:w="650" w:type="pct"/>
            <w:shd w:val="clear" w:color="auto" w:fill="EEECE1" w:themeFill="background2"/>
          </w:tcPr>
          <w:p w:rsidR="0047183A" w:rsidRPr="00D45001" w:rsidRDefault="0047183A" w:rsidP="00EF7AAB">
            <w:pPr>
              <w:spacing w:after="0" w:line="240" w:lineRule="auto"/>
              <w:ind w:left="476" w:firstLine="244"/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575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 w:val="restar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Dibuat esai ditulis dalam 1 (satu) paragraf</w:t>
            </w:r>
          </w:p>
        </w:tc>
        <w:tc>
          <w:tcPr>
            <w:tcW w:w="650" w:type="pct"/>
          </w:tcPr>
          <w:p w:rsidR="0047183A" w:rsidRPr="00D45001" w:rsidRDefault="004339B4" w:rsidP="00EF7AAB">
            <w:pPr>
              <w:spacing w:after="0" w:line="240" w:lineRule="auto"/>
              <w:ind w:left="476" w:firstLine="244"/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BE240C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200-250 kata</w:t>
            </w:r>
          </w:p>
        </w:tc>
        <w:tc>
          <w:tcPr>
            <w:tcW w:w="650" w:type="pct"/>
          </w:tcPr>
          <w:p w:rsidR="0047183A" w:rsidRPr="00D45001" w:rsidRDefault="004339B4" w:rsidP="00EF7AAB">
            <w:pPr>
              <w:spacing w:after="0" w:line="240" w:lineRule="auto"/>
              <w:ind w:left="476" w:firstLine="244"/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tidak ada numbering, </w:t>
            </w:r>
          </w:p>
        </w:tc>
        <w:tc>
          <w:tcPr>
            <w:tcW w:w="650" w:type="pct"/>
          </w:tcPr>
          <w:p w:rsidR="0047183A" w:rsidRPr="00D45001" w:rsidRDefault="004339B4" w:rsidP="00EF7AAB">
            <w:pPr>
              <w:spacing w:after="0" w:line="240" w:lineRule="auto"/>
              <w:ind w:left="720"/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dibuat dalam Bahasa Indonesia</w:t>
            </w:r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imes New Roman 10, spasi 1, justify</w:t>
            </w:r>
          </w:p>
        </w:tc>
        <w:tc>
          <w:tcPr>
            <w:tcW w:w="650" w:type="pct"/>
          </w:tcPr>
          <w:p w:rsidR="0047183A" w:rsidRPr="00D45001" w:rsidRDefault="004339B4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Kata kunci terdiri dari 5 kata atau frase dalam bahasa Indonesia</w:t>
            </w:r>
          </w:p>
        </w:tc>
        <w:tc>
          <w:tcPr>
            <w:tcW w:w="650" w:type="pct"/>
          </w:tcPr>
          <w:p w:rsidR="0047183A" w:rsidRPr="00D45001" w:rsidRDefault="004339B4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menggunakan tanda pemisah titik koma (;)</w:t>
            </w:r>
          </w:p>
        </w:tc>
        <w:tc>
          <w:tcPr>
            <w:tcW w:w="650" w:type="pct"/>
          </w:tcPr>
          <w:p w:rsidR="0047183A" w:rsidRPr="00D45001" w:rsidRDefault="004339B4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6</w:t>
            </w:r>
          </w:p>
        </w:tc>
        <w:tc>
          <w:tcPr>
            <w:tcW w:w="3441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JUDUL BAHASA INGGRIS</w:t>
            </w:r>
          </w:p>
        </w:tc>
        <w:tc>
          <w:tcPr>
            <w:tcW w:w="650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575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 w:val="restar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maksimal 12 kata</w:t>
            </w:r>
          </w:p>
        </w:tc>
        <w:tc>
          <w:tcPr>
            <w:tcW w:w="650" w:type="pct"/>
          </w:tcPr>
          <w:p w:rsidR="0047183A" w:rsidRPr="00D45001" w:rsidRDefault="004339B4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Tidak ada singkatan, </w:t>
            </w:r>
          </w:p>
        </w:tc>
        <w:tc>
          <w:tcPr>
            <w:tcW w:w="650" w:type="pct"/>
          </w:tcPr>
          <w:p w:rsidR="0047183A" w:rsidRPr="00D45001" w:rsidRDefault="004339B4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anpa sub judul,</w:t>
            </w:r>
          </w:p>
        </w:tc>
        <w:tc>
          <w:tcPr>
            <w:tcW w:w="650" w:type="pct"/>
          </w:tcPr>
          <w:p w:rsidR="0047183A" w:rsidRPr="00D45001" w:rsidRDefault="004339B4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Times New Roman 14, Sentence Case (Kapital hanya pada huruf awal atau menunjukkan nama, tempat, dan waktu) Bold, center,  spasi 1, Bold, </w:t>
            </w:r>
            <w:r w:rsidRPr="00D45001">
              <w:rPr>
                <w:rFonts w:ascii="Times New Roman" w:hAnsi="Times New Roman" w:cs="Times New Roman"/>
                <w:b/>
                <w:i/>
                <w:noProof/>
                <w:sz w:val="24"/>
                <w:szCs w:val="24"/>
                <w:lang w:val="id-ID"/>
              </w:rPr>
              <w:t>ITALIC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, dalam Bahasa Inggris</w:t>
            </w:r>
          </w:p>
        </w:tc>
        <w:tc>
          <w:tcPr>
            <w:tcW w:w="650" w:type="pct"/>
          </w:tcPr>
          <w:p w:rsidR="0047183A" w:rsidRPr="00D45001" w:rsidRDefault="004339B4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7</w:t>
            </w:r>
          </w:p>
        </w:tc>
        <w:tc>
          <w:tcPr>
            <w:tcW w:w="3441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ABSTRACT</w:t>
            </w:r>
          </w:p>
        </w:tc>
        <w:tc>
          <w:tcPr>
            <w:tcW w:w="650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575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 w:val="restar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dibuat esai ditulis dalam 1(satu) </w:t>
            </w:r>
            <w:r w:rsidR="000A4437"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paragraph</w:t>
            </w:r>
          </w:p>
        </w:tc>
        <w:tc>
          <w:tcPr>
            <w:tcW w:w="650" w:type="pct"/>
          </w:tcPr>
          <w:p w:rsidR="0047183A" w:rsidRPr="00D45001" w:rsidRDefault="004339B4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200-250 kata</w:t>
            </w:r>
          </w:p>
        </w:tc>
        <w:tc>
          <w:tcPr>
            <w:tcW w:w="650" w:type="pct"/>
          </w:tcPr>
          <w:p w:rsidR="0047183A" w:rsidRPr="00D45001" w:rsidRDefault="004339B4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idak boleh ada numbering</w:t>
            </w:r>
          </w:p>
        </w:tc>
        <w:tc>
          <w:tcPr>
            <w:tcW w:w="650" w:type="pct"/>
          </w:tcPr>
          <w:p w:rsidR="0047183A" w:rsidRPr="00D45001" w:rsidRDefault="004339B4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dibuat dalam Bahasa Inggris</w:t>
            </w:r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Times New Roman 10, </w:t>
            </w:r>
            <w:r w:rsidRPr="00D45001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id-ID"/>
              </w:rPr>
              <w:t>ITALIC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, spasi 1, justify,</w:t>
            </w:r>
          </w:p>
        </w:tc>
        <w:tc>
          <w:tcPr>
            <w:tcW w:w="650" w:type="pct"/>
          </w:tcPr>
          <w:p w:rsidR="0047183A" w:rsidRPr="00D45001" w:rsidRDefault="004339B4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Keyword, terdiri dari 5 kata atau frase dalam bahasa Inggris</w:t>
            </w:r>
          </w:p>
        </w:tc>
        <w:tc>
          <w:tcPr>
            <w:tcW w:w="650" w:type="pct"/>
          </w:tcPr>
          <w:p w:rsidR="0047183A" w:rsidRPr="00D45001" w:rsidRDefault="004339B4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menggunakan tanda pemisah titik koma (;)</w:t>
            </w:r>
          </w:p>
        </w:tc>
        <w:tc>
          <w:tcPr>
            <w:tcW w:w="650" w:type="pct"/>
          </w:tcPr>
          <w:p w:rsidR="0047183A" w:rsidRPr="00D45001" w:rsidRDefault="004339B4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8</w:t>
            </w:r>
          </w:p>
        </w:tc>
        <w:tc>
          <w:tcPr>
            <w:tcW w:w="3441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NASKAH</w:t>
            </w:r>
          </w:p>
        </w:tc>
        <w:tc>
          <w:tcPr>
            <w:tcW w:w="650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575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 w:val="restar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imes New Roman 12, spasi 1,5, justify, tab/7 ketukan.</w:t>
            </w:r>
          </w:p>
        </w:tc>
        <w:tc>
          <w:tcPr>
            <w:tcW w:w="650" w:type="pct"/>
          </w:tcPr>
          <w:p w:rsidR="0047183A" w:rsidRPr="00D45001" w:rsidRDefault="00695C05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Sistematika WAJIB hanya terdiri dari:</w:t>
            </w:r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 xml:space="preserve">PENDAHULUAN </w:t>
            </w:r>
            <w:r w:rsidR="009D74F7"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(2000-22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00 kata)</w:t>
            </w:r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 xml:space="preserve">METODE PENELITIAN </w:t>
            </w:r>
            <w:r w:rsidR="009D74F7"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(500-7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00 kata)</w:t>
            </w:r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 xml:space="preserve">HASIL DAN PEMBAHASAN 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(3000-3500 kata)</w:t>
            </w:r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 xml:space="preserve">SIMPULAN </w:t>
            </w:r>
            <w:r w:rsidR="009D74F7"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(500-7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00 kata)</w:t>
            </w:r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 xml:space="preserve">DAFTAR PUSTAKA 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(minimal 15 sumber</w:t>
            </w:r>
            <w:r w:rsidR="009D74F7"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)</w:t>
            </w:r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(hilangkan sub bab lain selain sistematika di atas)</w:t>
            </w:r>
          </w:p>
        </w:tc>
        <w:tc>
          <w:tcPr>
            <w:tcW w:w="650" w:type="pct"/>
          </w:tcPr>
          <w:p w:rsidR="00EF7AAB" w:rsidRDefault="00EF7AAB" w:rsidP="00EF7AAB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</w:pPr>
          </w:p>
          <w:p w:rsidR="00EF7AAB" w:rsidRDefault="00EF7AAB" w:rsidP="00EF7AAB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  <w:p w:rsidR="00267F66" w:rsidRDefault="00267F66" w:rsidP="00EF7AAB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  <w:p w:rsidR="00D1117D" w:rsidRDefault="00D1117D" w:rsidP="00EF7AAB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  <w:p w:rsidR="00D1117D" w:rsidRDefault="00D1117D" w:rsidP="00EF7AAB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  <w:p w:rsidR="00D1117D" w:rsidRPr="00D1117D" w:rsidRDefault="00D1117D" w:rsidP="00EF7AAB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erdiri dari 6500-7000 kata</w:t>
            </w:r>
          </w:p>
        </w:tc>
        <w:tc>
          <w:tcPr>
            <w:tcW w:w="650" w:type="pct"/>
          </w:tcPr>
          <w:p w:rsidR="0047183A" w:rsidRPr="00D45001" w:rsidRDefault="00D1117D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idak terdapat numbering, dan footnote</w:t>
            </w:r>
          </w:p>
        </w:tc>
        <w:tc>
          <w:tcPr>
            <w:tcW w:w="650" w:type="pct"/>
          </w:tcPr>
          <w:p w:rsidR="0047183A" w:rsidRPr="00D45001" w:rsidRDefault="00A2338B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bahasa asing  dicetak </w:t>
            </w:r>
            <w:r w:rsidRPr="00D45001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id-ID"/>
              </w:rPr>
              <w:t>ITALIC</w:t>
            </w:r>
          </w:p>
        </w:tc>
        <w:tc>
          <w:tcPr>
            <w:tcW w:w="650" w:type="pct"/>
          </w:tcPr>
          <w:p w:rsidR="0047183A" w:rsidRPr="00D45001" w:rsidRDefault="00A2338B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kutipan lebih dari 40 kata (dibuat 1 spasi margin ke dalam)</w:t>
            </w:r>
          </w:p>
        </w:tc>
        <w:tc>
          <w:tcPr>
            <w:tcW w:w="650" w:type="pct"/>
          </w:tcPr>
          <w:p w:rsidR="0047183A" w:rsidRPr="00D45001" w:rsidRDefault="00A2338B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bookmarkStart w:id="2" w:name="_Hlk480028821"/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Setiap satu paragraf, minimal terdiri dari 2 kalimat</w:t>
            </w:r>
            <w:bookmarkEnd w:id="2"/>
          </w:p>
        </w:tc>
        <w:tc>
          <w:tcPr>
            <w:tcW w:w="650" w:type="pct"/>
          </w:tcPr>
          <w:p w:rsidR="0047183A" w:rsidRPr="00D45001" w:rsidRDefault="00A2338B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Sumber yang dikutip dalam naskah merupakan kutipan primer (tidak ada mengutip X dalam Y)</w:t>
            </w:r>
          </w:p>
        </w:tc>
        <w:tc>
          <w:tcPr>
            <w:tcW w:w="650" w:type="pct"/>
          </w:tcPr>
          <w:p w:rsidR="0047183A" w:rsidRPr="00D45001" w:rsidRDefault="009A2ABC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9</w:t>
            </w:r>
          </w:p>
        </w:tc>
        <w:tc>
          <w:tcPr>
            <w:tcW w:w="3441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KUTIPAN</w:t>
            </w:r>
          </w:p>
        </w:tc>
        <w:tc>
          <w:tcPr>
            <w:tcW w:w="650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575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 w:val="restar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Pada seluruh naskah, semua kutipan dibuat dengan APA style, secara lengkap dan konsisten.</w:t>
            </w:r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Contoh: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</w:t>
            </w:r>
            <w:r w:rsidR="00D9162F"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fldChar w:fldCharType="begin" w:fldLock="1"/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instrText>ADDIN CSL_CITATION { "citationItems" : [ { "id" : "ITEM-1", "itemData" : { "author" : [ { "dropping-particle" : "", "family" : "Putri", "given" : "Nurilla Elysa", "non-dropping-particle" : "", "parse-names" : false, "suffix" : "" }, { "dropping-particle" : "", "family" : "Hakim", "given" : "Nukmal", "non-dropping-particle" : "", "parse-names" : false, "suffix" : "" }, { "dropping-particle" : "", "family" : "Yamin", "given" : "M", "non-dropping-particle" : "", "parse-names" : false, "suffix" : "" } ], "container-title" : "Jurnal Mimbar", "id" : "ITEM-1", "issue" : "1", "issued" : { "date-parts" : [ [ "2016" ] ] }, "page" : "58-64", "title" : "Ecologicall Footprint and Biocapacity Analysis for Flooding Prevention in South Sumatera", "type" : "article-journal", "volume" : "32" }, "uris" : [ "http://www.mendeley.com/documents/?uuid=310a26b5-569b-4b6e-ba3e-24bbd43bec52" ] } ], "mendeley" : { "formattedCitation" : "(Putri, Hakim, &amp; Yamin, 2016)", "plainTextFormattedCitation" : "(Putri, Hakim, &amp; Yamin, 2016)", "previouslyFormattedCitation" : "(Putri, Hakim, &amp; Yamin, 2016)" }, "properties" : { "noteIndex" : 0 }, "schema" : "https://github.com/citation-style-language/schema/raw/master/csl-citation.json" }</w:instrText>
            </w:r>
            <w:r w:rsidR="00D9162F"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fldChar w:fldCharType="separate"/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(Putri, Hakim, &amp; Yamin, 2016)</w:t>
            </w:r>
            <w:r w:rsidR="00D9162F"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fldChar w:fldCharType="end"/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.</w:t>
            </w:r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Tidak boleh: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</w:t>
            </w:r>
            <w:r w:rsidR="00D9162F"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fldChar w:fldCharType="begin" w:fldLock="1"/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instrText>ADDIN CSL_CITATION { "citationItems" : [ { "id" : "ITEM-1", "itemData" : { "author" : [ { "dropping-particle" : "", "family" : "Putri", "given" : "Nurilla Elysa", "non-dropping-particle" : "", "parse-names" : false, "suffix" : "" }, { "dropping-particle" : "", "family" : "Hakim", "given" : "Nukmal", "non-dropping-particle" : "", "parse-names" : false, "suffix" : "" }, { "dropping-particle" : "", "family" : "Yamin", "given" : "M", "non-dropping-particle" : "", "parse-names" : false, "suffix" : "" } ], "container-title" : "Jurnal Mimbar", "id" : "ITEM-1", "issue" : "1", "issued" : { "date-parts" : [ [ "2016" ] ] }, "page" : "58-64", "title" : "Ecologicall Footprint and Biocapacity Analysis for Flooding Prevention in South Sumatera", "type" : "article-journal", "volume" : "32" }, "uris" : [ "http://www.mendeley.com/documents/?uuid=310a26b5-569b-4b6e-ba3e-24bbd43bec52" ] } ], "mendeley" : { "formattedCitation" : "(Putri, Hakim, &amp; Yamin, 2016)", "plainTextFormattedCitation" : "(Putri, Hakim, &amp; Yamin, 2016)", "previouslyFormattedCitation" : "(Putri, Hakim, &amp; Yamin, 2016)" }, "properties" : { "noteIndex" : 0 }, "schema" : "https://github.com/citation-style-language/schema/raw/master/csl-citation.json" }</w:instrText>
            </w:r>
            <w:r w:rsidR="00D9162F"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fldChar w:fldCharType="separate"/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Putri, Hakim, &amp; Yamin, (2016)</w:t>
            </w:r>
            <w:r w:rsidR="00D9162F"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fldChar w:fldCharType="end"/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atau </w:t>
            </w:r>
            <w:r w:rsidR="00D9162F"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fldChar w:fldCharType="begin" w:fldLock="1"/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instrText>ADDIN CSL_CITATION { "citationItems" : [ { "id" : "ITEM-1", "itemData" : { "author" : [ { "dropping-particle" : "", "family" : "Putri", "given" : "Nurilla Elysa", "non-dropping-particle" : "", "parse-names" : false, "suffix" : "" }, { "dropping-particle" : "", "family" : "Hakim", "given" : "Nukmal", "non-dropping-particle" : "", "parse-names" : false, "suffix" : "" }, { "dropping-particle" : "", "family" : "Yamin", "given" : "M", "non-dropping-particle" : "", "parse-names" : false, "suffix" : "" } ], "container-title" : "Jurnal Mimbar", "id" : "ITEM-1", "issue" : "1", "issued" : { "date-parts" : [ [ "2016" ] ] }, "page" : "58-64", "title" : "Ecologicall Footprint and Biocapacity Analysis for Flooding Prevention in South Sumatera", "type" : "article-journal", "volume" : "32" }, "uris" : [ "http://www.mendeley.com/documents/?uuid=310a26b5-569b-4b6e-ba3e-24bbd43bec52" ] } ], "mendeley" : { "formattedCitation" : "(Putri, Hakim, &amp; Yamin, 2016)", "plainTextFormattedCitation" : "(Putri, Hakim, &amp; Yamin, 2016)", "previouslyFormattedCitation" : "(Putri, Hakim, &amp; Yamin, 2016)" }, "properties" : { "noteIndex" : 0 }, "schema" : "https://github.com/citation-style-language/schema/raw/master/csl-citation.json" }</w:instrText>
            </w:r>
            <w:r w:rsidR="00D9162F"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fldChar w:fldCharType="separate"/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(Putri, dkk, 2016)</w:t>
            </w:r>
            <w:r w:rsidR="00D9162F"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fldChar w:fldCharType="end"/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.</w:t>
            </w:r>
          </w:p>
        </w:tc>
        <w:tc>
          <w:tcPr>
            <w:tcW w:w="650" w:type="pct"/>
          </w:tcPr>
          <w:p w:rsidR="0047183A" w:rsidRPr="00D45001" w:rsidRDefault="00D1117D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9D74F7" w:rsidRPr="00D45001" w:rsidTr="00BE240C">
        <w:tc>
          <w:tcPr>
            <w:tcW w:w="334" w:type="pct"/>
            <w:vMerge/>
          </w:tcPr>
          <w:p w:rsidR="009D74F7" w:rsidRPr="00D45001" w:rsidRDefault="009D74F7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9D74F7" w:rsidRPr="00D45001" w:rsidRDefault="009D74F7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Pengutipan media internet wajib mencantumkan nama author/lembaga, tahun posting, judul, lalu dilengkapi alamat website secara lengkap dari sumber yang kredibel.</w:t>
            </w:r>
          </w:p>
        </w:tc>
        <w:tc>
          <w:tcPr>
            <w:tcW w:w="650" w:type="pct"/>
          </w:tcPr>
          <w:p w:rsidR="009D74F7" w:rsidRPr="00D45001" w:rsidRDefault="00D1117D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9D74F7" w:rsidRPr="00D45001" w:rsidRDefault="009D74F7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Semua kutipan yang dikutip dalam naskah, semua sumbernya sudah tercantum pada daftar pustaka</w:t>
            </w:r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*mohon dicek satu persatu</w:t>
            </w:r>
          </w:p>
        </w:tc>
        <w:tc>
          <w:tcPr>
            <w:tcW w:w="650" w:type="pct"/>
          </w:tcPr>
          <w:p w:rsidR="0047183A" w:rsidRPr="00D45001" w:rsidRDefault="00D1117D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Semua kutipan yang dikutip dalam naskah, semua sumbernya 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lastRenderedPageBreak/>
              <w:t>sudah sesuai dengan sumber yang tercantum pada daftar pustaka</w:t>
            </w:r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*mohon dicek kesesuaian tahun sumber dan kelengkapan nama penulis </w:t>
            </w:r>
          </w:p>
        </w:tc>
        <w:tc>
          <w:tcPr>
            <w:tcW w:w="650" w:type="pct"/>
          </w:tcPr>
          <w:p w:rsidR="0047183A" w:rsidRPr="00D45001" w:rsidRDefault="00D1117D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lastRenderedPageBreak/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lastRenderedPageBreak/>
              <w:t>10</w:t>
            </w:r>
          </w:p>
        </w:tc>
        <w:tc>
          <w:tcPr>
            <w:tcW w:w="3441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ABEL DAN GAMBAR</w:t>
            </w:r>
          </w:p>
        </w:tc>
        <w:tc>
          <w:tcPr>
            <w:tcW w:w="650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575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 w:val="restar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erdapat minimal 1 tabel atau 1 gambar dalam naskah (maksimal 6 buah)</w:t>
            </w:r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Tata cara pencantuman Tabel:</w:t>
            </w:r>
          </w:p>
          <w:p w:rsidR="0047183A" w:rsidRPr="00D45001" w:rsidRDefault="0047183A" w:rsidP="0047183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abel dibuat tanpa vertical line. Garis horizontal hanya 2 teratas dan 1 terbawah</w:t>
            </w:r>
          </w:p>
          <w:p w:rsidR="0047183A" w:rsidRPr="00D45001" w:rsidRDefault="0047183A" w:rsidP="0047183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Sumber dicantumkan di kiri bawah tabel.</w:t>
            </w:r>
          </w:p>
          <w:p w:rsidR="0047183A" w:rsidRPr="00D45001" w:rsidRDefault="0047183A" w:rsidP="0047183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abel diberi nomor dan judul tabel diletakan di atas tabel, margin kiri.</w:t>
            </w:r>
          </w:p>
          <w:p w:rsidR="0047183A" w:rsidRPr="00D45001" w:rsidRDefault="0047183A" w:rsidP="0047183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Times New Roman 12, spasi 1, bold, </w:t>
            </w:r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Lihat contoh di bawah</w:t>
            </w:r>
          </w:p>
        </w:tc>
        <w:tc>
          <w:tcPr>
            <w:tcW w:w="650" w:type="pct"/>
          </w:tcPr>
          <w:p w:rsidR="0047183A" w:rsidRPr="00D45001" w:rsidRDefault="00D1117D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Gambar, semua bentuk gambar baik skema, grafis, diagram, foto diberi nama </w:t>
            </w: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Gambar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, dan dibuat dengan menggunakan Corel agar tidak pecah saat dilayout</w:t>
            </w:r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Tata cara pencantuman Gambar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:</w:t>
            </w:r>
          </w:p>
          <w:p w:rsidR="0047183A" w:rsidRPr="00D45001" w:rsidRDefault="0047183A" w:rsidP="0047183A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Sumber wajib dicantumkan di kiri bawah gambar. </w:t>
            </w:r>
          </w:p>
          <w:p w:rsidR="0047183A" w:rsidRPr="00D45001" w:rsidRDefault="0047183A" w:rsidP="0047183A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Gambar diberi nomor dan judul gambar, diletakan di bawah sumber gambar, margin kiri.</w:t>
            </w:r>
          </w:p>
          <w:p w:rsidR="0047183A" w:rsidRPr="00D45001" w:rsidRDefault="0047183A" w:rsidP="0047183A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Times New Roman 12, spasi 1, bold, </w:t>
            </w:r>
          </w:p>
          <w:p w:rsidR="0047183A" w:rsidRPr="00D45001" w:rsidRDefault="0047183A" w:rsidP="0047183A">
            <w:pPr>
              <w:spacing w:after="0" w:line="240" w:lineRule="auto"/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Lihat contoh di bawah</w:t>
            </w:r>
          </w:p>
        </w:tc>
        <w:tc>
          <w:tcPr>
            <w:tcW w:w="650" w:type="pct"/>
          </w:tcPr>
          <w:p w:rsidR="0047183A" w:rsidRPr="00D45001" w:rsidRDefault="00D1117D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11</w:t>
            </w:r>
          </w:p>
        </w:tc>
        <w:tc>
          <w:tcPr>
            <w:tcW w:w="3441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SIMPULAN</w:t>
            </w:r>
          </w:p>
        </w:tc>
        <w:tc>
          <w:tcPr>
            <w:tcW w:w="650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575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dibuat dalam bentuk paragraf tanpa numbering dan tidak ada kutipan</w:t>
            </w:r>
          </w:p>
        </w:tc>
        <w:tc>
          <w:tcPr>
            <w:tcW w:w="650" w:type="pct"/>
          </w:tcPr>
          <w:p w:rsidR="0047183A" w:rsidRPr="00D45001" w:rsidRDefault="00D1117D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12</w:t>
            </w:r>
          </w:p>
        </w:tc>
        <w:tc>
          <w:tcPr>
            <w:tcW w:w="3441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DAFTAR PUSTAKA</w:t>
            </w:r>
          </w:p>
        </w:tc>
        <w:tc>
          <w:tcPr>
            <w:tcW w:w="650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575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 w:val="restar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erdiri dari minimal 15 sumber</w:t>
            </w:r>
          </w:p>
        </w:tc>
        <w:tc>
          <w:tcPr>
            <w:tcW w:w="650" w:type="pct"/>
          </w:tcPr>
          <w:p w:rsidR="0047183A" w:rsidRPr="00D45001" w:rsidRDefault="00D1117D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menggunakan APA style</w:t>
            </w:r>
          </w:p>
        </w:tc>
        <w:tc>
          <w:tcPr>
            <w:tcW w:w="650" w:type="pct"/>
          </w:tcPr>
          <w:p w:rsidR="0047183A" w:rsidRPr="00D45001" w:rsidRDefault="00D1117D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disusun alphabetic</w:t>
            </w:r>
          </w:p>
        </w:tc>
        <w:tc>
          <w:tcPr>
            <w:tcW w:w="650" w:type="pct"/>
          </w:tcPr>
          <w:p w:rsidR="0047183A" w:rsidRPr="00D45001" w:rsidRDefault="00D1117D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Semua sumber yang tercantum pada daftar pustaka, merupakan sumber yang memang dikutip dalam naskah</w:t>
            </w:r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*</w:t>
            </w: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mohon dicek satu persatu</w:t>
            </w: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ab/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ab/>
            </w:r>
          </w:p>
        </w:tc>
        <w:tc>
          <w:tcPr>
            <w:tcW w:w="650" w:type="pct"/>
          </w:tcPr>
          <w:p w:rsidR="0047183A" w:rsidRPr="00D45001" w:rsidRDefault="00D1117D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Semua kutipan yang terdapat dalam naskah, harus sama dengan nama-nama penulis dan tahunnya sesuai dengan ya</w:t>
            </w:r>
            <w:r w:rsidR="00D1117D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n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g tercantum pada daftar pustaka</w:t>
            </w:r>
          </w:p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*</w:t>
            </w: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mohon dicek satu persatu</w:t>
            </w:r>
          </w:p>
        </w:tc>
        <w:tc>
          <w:tcPr>
            <w:tcW w:w="650" w:type="pct"/>
          </w:tcPr>
          <w:p w:rsidR="0047183A" w:rsidRPr="00D45001" w:rsidRDefault="00D1117D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WAJIB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mencantumkan sumber kutipan dari artikel berbagai Jurnal nasional maupun internasional (minimal 10)</w:t>
            </w:r>
          </w:p>
        </w:tc>
        <w:tc>
          <w:tcPr>
            <w:tcW w:w="650" w:type="pct"/>
          </w:tcPr>
          <w:p w:rsidR="0047183A" w:rsidRPr="00D45001" w:rsidRDefault="009A2ABC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ahun sumber referensi tidak boleh lebih dari 10 tahun, jika tidak memungkinkan, maka maksimal hanya 4 sumber sumber referensi yang boleh lebih dari 10 tahun</w:t>
            </w:r>
          </w:p>
        </w:tc>
        <w:tc>
          <w:tcPr>
            <w:tcW w:w="650" w:type="pct"/>
          </w:tcPr>
          <w:p w:rsidR="0047183A" w:rsidRPr="00D45001" w:rsidRDefault="009A2ABC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13</w:t>
            </w:r>
          </w:p>
        </w:tc>
        <w:tc>
          <w:tcPr>
            <w:tcW w:w="3441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bookmarkStart w:id="3" w:name="_GoBack"/>
            <w:bookmarkEnd w:id="3"/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TATA BAHASA</w:t>
            </w:r>
          </w:p>
        </w:tc>
        <w:tc>
          <w:tcPr>
            <w:tcW w:w="650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575" w:type="pct"/>
            <w:shd w:val="clear" w:color="auto" w:fill="EEECE1" w:themeFill="background2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 w:val="restar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9D74F7">
            <w:pPr>
              <w:spacing w:after="0" w:line="240" w:lineRule="auto"/>
              <w:contextualSpacing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Seluruh artikel telah ditulis dengan menggunakan </w:t>
            </w:r>
            <w:r w:rsidR="009D74F7"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kalimat SPOK</w:t>
            </w:r>
          </w:p>
        </w:tc>
        <w:tc>
          <w:tcPr>
            <w:tcW w:w="650" w:type="pct"/>
          </w:tcPr>
          <w:p w:rsidR="0047183A" w:rsidRPr="00D45001" w:rsidRDefault="009A2ABC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Seluruh artikel telah ditulis dengan menggunakan tanda baca yang sesuai</w:t>
            </w:r>
          </w:p>
        </w:tc>
        <w:tc>
          <w:tcPr>
            <w:tcW w:w="650" w:type="pct"/>
          </w:tcPr>
          <w:p w:rsidR="0047183A" w:rsidRPr="00D45001" w:rsidRDefault="009A2ABC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contextualSpacing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Seluruh artikel telah ditulis dengan teliti tanpa typo</w:t>
            </w:r>
          </w:p>
        </w:tc>
        <w:tc>
          <w:tcPr>
            <w:tcW w:w="650" w:type="pct"/>
          </w:tcPr>
          <w:p w:rsidR="0047183A" w:rsidRPr="00D45001" w:rsidRDefault="009A2ABC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9D74F7" w:rsidRPr="00D45001" w:rsidTr="00BE240C">
        <w:tc>
          <w:tcPr>
            <w:tcW w:w="334" w:type="pct"/>
            <w:vMerge/>
          </w:tcPr>
          <w:p w:rsidR="009D74F7" w:rsidRPr="00D45001" w:rsidRDefault="009D74F7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9D74F7" w:rsidRPr="00D45001" w:rsidRDefault="009D74F7" w:rsidP="0047183A">
            <w:pPr>
              <w:spacing w:after="0" w:line="240" w:lineRule="auto"/>
              <w:contextualSpacing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Seluruh kutipan telah dilakukan parafrase</w:t>
            </w:r>
          </w:p>
        </w:tc>
        <w:tc>
          <w:tcPr>
            <w:tcW w:w="650" w:type="pct"/>
          </w:tcPr>
          <w:p w:rsidR="009D74F7" w:rsidRPr="00D45001" w:rsidRDefault="009A2ABC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9D74F7" w:rsidRPr="00D45001" w:rsidRDefault="009D74F7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BE240C" w:rsidRPr="00D45001" w:rsidTr="00BE240C">
        <w:tc>
          <w:tcPr>
            <w:tcW w:w="334" w:type="pct"/>
            <w:vMerge/>
          </w:tcPr>
          <w:p w:rsidR="0047183A" w:rsidRPr="00D45001" w:rsidRDefault="0047183A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47183A" w:rsidRPr="00D45001" w:rsidRDefault="0047183A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Seluruh artikel ditulis tanpa header, footer, dan page number</w:t>
            </w:r>
          </w:p>
        </w:tc>
        <w:tc>
          <w:tcPr>
            <w:tcW w:w="650" w:type="pct"/>
          </w:tcPr>
          <w:p w:rsidR="0047183A" w:rsidRPr="00D45001" w:rsidRDefault="009A2ABC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47183A" w:rsidRPr="00D45001" w:rsidRDefault="0047183A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5D7E3C" w:rsidRPr="00D45001" w:rsidTr="00BE240C">
        <w:tc>
          <w:tcPr>
            <w:tcW w:w="334" w:type="pct"/>
            <w:shd w:val="clear" w:color="auto" w:fill="EEECE1" w:themeFill="background2"/>
          </w:tcPr>
          <w:p w:rsidR="005D7E3C" w:rsidRPr="00D45001" w:rsidRDefault="005D7E3C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lastRenderedPageBreak/>
              <w:t>14</w:t>
            </w:r>
          </w:p>
        </w:tc>
        <w:tc>
          <w:tcPr>
            <w:tcW w:w="3441" w:type="pct"/>
            <w:shd w:val="clear" w:color="auto" w:fill="EEECE1" w:themeFill="background2"/>
          </w:tcPr>
          <w:p w:rsidR="005D7E3C" w:rsidRPr="00D45001" w:rsidRDefault="005D7E3C" w:rsidP="005D7E3C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METADATA</w:t>
            </w:r>
          </w:p>
        </w:tc>
        <w:tc>
          <w:tcPr>
            <w:tcW w:w="650" w:type="pct"/>
            <w:shd w:val="clear" w:color="auto" w:fill="EEECE1" w:themeFill="background2"/>
          </w:tcPr>
          <w:p w:rsidR="005D7E3C" w:rsidRPr="00D45001" w:rsidRDefault="005D7E3C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575" w:type="pct"/>
            <w:shd w:val="clear" w:color="auto" w:fill="EEECE1" w:themeFill="background2"/>
          </w:tcPr>
          <w:p w:rsidR="005D7E3C" w:rsidRPr="00D45001" w:rsidRDefault="005D7E3C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5D7E3C" w:rsidRPr="00D45001" w:rsidTr="00BE240C">
        <w:tc>
          <w:tcPr>
            <w:tcW w:w="334" w:type="pct"/>
          </w:tcPr>
          <w:p w:rsidR="005D7E3C" w:rsidRPr="00D45001" w:rsidRDefault="005D7E3C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5D7E3C" w:rsidRPr="00D45001" w:rsidRDefault="005D7E3C" w:rsidP="0047183A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Mohon copast kembali judul yang sudah direvisi pada metadata saat anda submit</w:t>
            </w:r>
          </w:p>
        </w:tc>
        <w:tc>
          <w:tcPr>
            <w:tcW w:w="650" w:type="pct"/>
          </w:tcPr>
          <w:p w:rsidR="005D7E3C" w:rsidRPr="00D45001" w:rsidRDefault="009A2ABC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5D7E3C" w:rsidRPr="00D45001" w:rsidRDefault="005D7E3C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5D7E3C" w:rsidRPr="00D45001" w:rsidTr="00BE240C">
        <w:tc>
          <w:tcPr>
            <w:tcW w:w="334" w:type="pct"/>
          </w:tcPr>
          <w:p w:rsidR="005D7E3C" w:rsidRPr="00D45001" w:rsidRDefault="005D7E3C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5D7E3C" w:rsidRPr="00D45001" w:rsidRDefault="005D7E3C" w:rsidP="005D7E3C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Mohon copast kembali abstrak yang sudah direvisi pada metadata saat anda submit</w:t>
            </w:r>
          </w:p>
        </w:tc>
        <w:tc>
          <w:tcPr>
            <w:tcW w:w="650" w:type="pct"/>
          </w:tcPr>
          <w:p w:rsidR="005D7E3C" w:rsidRPr="00D45001" w:rsidRDefault="009A2ABC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5D7E3C" w:rsidRPr="00D45001" w:rsidRDefault="005D7E3C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5D7E3C" w:rsidRPr="00D45001" w:rsidTr="00BE240C">
        <w:tc>
          <w:tcPr>
            <w:tcW w:w="334" w:type="pct"/>
          </w:tcPr>
          <w:p w:rsidR="005D7E3C" w:rsidRPr="00D45001" w:rsidRDefault="005D7E3C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5D7E3C" w:rsidRPr="00D45001" w:rsidRDefault="005D7E3C" w:rsidP="005D7E3C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Mohon copast kembali daftar pustaka yang sudah direvisi pada metadata saat anda submit</w:t>
            </w:r>
          </w:p>
        </w:tc>
        <w:tc>
          <w:tcPr>
            <w:tcW w:w="650" w:type="pct"/>
          </w:tcPr>
          <w:p w:rsidR="005D7E3C" w:rsidRPr="00D45001" w:rsidRDefault="009A2ABC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5D7E3C" w:rsidRPr="00D45001" w:rsidRDefault="005D7E3C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5D7E3C" w:rsidRPr="00D45001" w:rsidTr="00BE240C">
        <w:tc>
          <w:tcPr>
            <w:tcW w:w="334" w:type="pct"/>
          </w:tcPr>
          <w:p w:rsidR="005D7E3C" w:rsidRPr="00D45001" w:rsidRDefault="005D7E3C" w:rsidP="0047183A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441" w:type="pct"/>
          </w:tcPr>
          <w:p w:rsidR="005D7E3C" w:rsidRPr="00D45001" w:rsidRDefault="005D7E3C" w:rsidP="005D7E3C">
            <w:pPr>
              <w:spacing w:after="0" w:line="24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Sesuaikan nama-nama penulis di metadata dengan yang tertera di badan artikel</w:t>
            </w:r>
          </w:p>
        </w:tc>
        <w:tc>
          <w:tcPr>
            <w:tcW w:w="650" w:type="pct"/>
          </w:tcPr>
          <w:p w:rsidR="005D7E3C" w:rsidRPr="00D45001" w:rsidRDefault="009A2ABC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575" w:type="pct"/>
          </w:tcPr>
          <w:p w:rsidR="005D7E3C" w:rsidRPr="00D45001" w:rsidRDefault="005D7E3C" w:rsidP="0047183A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5D7E3C" w:rsidRPr="00D45001" w:rsidTr="005D7E3C">
        <w:tc>
          <w:tcPr>
            <w:tcW w:w="5000" w:type="pct"/>
            <w:gridSpan w:val="4"/>
          </w:tcPr>
          <w:p w:rsidR="005D7E3C" w:rsidRPr="00D45001" w:rsidRDefault="005D7E3C" w:rsidP="0021002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Mohon ditinjau kembali teknis penulisan dan disesuaikan dengan author guideline semaksimal mungkin</w:t>
            </w:r>
            <w:r w:rsidR="00210025"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 xml:space="preserve"> yang dapat dilihat dari link berikut ini</w:t>
            </w:r>
          </w:p>
          <w:p w:rsidR="005D7E3C" w:rsidRPr="00D45001" w:rsidRDefault="00D9162F" w:rsidP="005D7E3C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hyperlink r:id="rId7" w:anchor="authorGuidelines" w:history="1">
              <w:r w:rsidR="005D7E3C" w:rsidRPr="00D45001">
                <w:rPr>
                  <w:rStyle w:val="Hyperlink"/>
                  <w:rFonts w:ascii="Times New Roman" w:hAnsi="Times New Roman" w:cs="Times New Roman"/>
                  <w:noProof/>
                  <w:sz w:val="24"/>
                  <w:szCs w:val="24"/>
                  <w:lang w:val="id-ID"/>
                </w:rPr>
                <w:t>http://jurnal.unpad.ac.id/jkk/about/submissions#authorGuidelines</w:t>
              </w:r>
            </w:hyperlink>
          </w:p>
          <w:p w:rsidR="00210025" w:rsidRPr="00D45001" w:rsidRDefault="00210025" w:rsidP="005D7E3C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  <w:p w:rsidR="00210025" w:rsidRPr="00D45001" w:rsidRDefault="00210025" w:rsidP="00210025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Jika artikel disubmit kembali tanpa perbaikan yang memenuhi syarat evaluasi diri ini, maka artikel akan dikembalikan kepada penulis</w:t>
            </w:r>
          </w:p>
          <w:p w:rsidR="005D7E3C" w:rsidRPr="00D45001" w:rsidRDefault="005D7E3C" w:rsidP="005D7E3C">
            <w:pPr>
              <w:spacing w:after="0" w:line="240" w:lineRule="auto"/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</w:tbl>
    <w:p w:rsidR="009B22B5" w:rsidRPr="00D45001" w:rsidRDefault="009B22B5" w:rsidP="00BE240C">
      <w:pPr>
        <w:spacing w:after="0"/>
        <w:rPr>
          <w:rFonts w:ascii="Times New Roman" w:hAnsi="Times New Roman" w:cs="Times New Roman"/>
          <w:b/>
          <w:noProof/>
          <w:sz w:val="24"/>
          <w:szCs w:val="24"/>
          <w:lang w:val="id-ID"/>
        </w:rPr>
      </w:pPr>
    </w:p>
    <w:tbl>
      <w:tblPr>
        <w:tblStyle w:val="TableGrid"/>
        <w:tblW w:w="5001" w:type="pct"/>
        <w:tblLook w:val="04A0"/>
      </w:tblPr>
      <w:tblGrid>
        <w:gridCol w:w="570"/>
        <w:gridCol w:w="6750"/>
        <w:gridCol w:w="1068"/>
        <w:gridCol w:w="856"/>
      </w:tblGrid>
      <w:tr w:rsidR="009B22B5" w:rsidRPr="00D45001" w:rsidTr="00AA71C4">
        <w:trPr>
          <w:trHeight w:val="639"/>
        </w:trPr>
        <w:tc>
          <w:tcPr>
            <w:tcW w:w="316" w:type="pct"/>
            <w:shd w:val="clear" w:color="auto" w:fill="BFBFBF" w:themeFill="background1" w:themeFillShade="BF"/>
            <w:vAlign w:val="center"/>
          </w:tcPr>
          <w:p w:rsidR="009B22B5" w:rsidRPr="00D45001" w:rsidRDefault="009B22B5" w:rsidP="00510164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No.</w:t>
            </w:r>
          </w:p>
        </w:tc>
        <w:tc>
          <w:tcPr>
            <w:tcW w:w="3756" w:type="pct"/>
            <w:shd w:val="clear" w:color="auto" w:fill="BFBFBF" w:themeFill="background1" w:themeFillShade="BF"/>
            <w:vAlign w:val="center"/>
          </w:tcPr>
          <w:p w:rsidR="00BE240C" w:rsidRPr="00D45001" w:rsidRDefault="00BE240C" w:rsidP="00BE240C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ITEM EVALUASI DIRI (substansi)</w:t>
            </w:r>
          </w:p>
          <w:p w:rsidR="009B22B5" w:rsidRPr="00D45001" w:rsidRDefault="00BE240C" w:rsidP="00BE240C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*Jika anda menjawab BELUM, maka artikel WAJIB disesuaikan terlebih dahulu, sebelum anda kirimkan kembali</w:t>
            </w:r>
          </w:p>
        </w:tc>
        <w:tc>
          <w:tcPr>
            <w:tcW w:w="452" w:type="pct"/>
            <w:shd w:val="clear" w:color="auto" w:fill="BFBFBF" w:themeFill="background1" w:themeFillShade="BF"/>
            <w:vAlign w:val="center"/>
          </w:tcPr>
          <w:p w:rsidR="009B22B5" w:rsidRPr="00D45001" w:rsidRDefault="00BE240C" w:rsidP="00510164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Sudah</w:t>
            </w:r>
          </w:p>
        </w:tc>
        <w:tc>
          <w:tcPr>
            <w:tcW w:w="475" w:type="pct"/>
            <w:shd w:val="clear" w:color="auto" w:fill="BFBFBF" w:themeFill="background1" w:themeFillShade="BF"/>
            <w:vAlign w:val="center"/>
          </w:tcPr>
          <w:p w:rsidR="009B22B5" w:rsidRPr="00D45001" w:rsidRDefault="00510164" w:rsidP="00510164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Belum</w:t>
            </w:r>
          </w:p>
        </w:tc>
      </w:tr>
      <w:tr w:rsidR="005D7E3C" w:rsidRPr="00D45001" w:rsidTr="00AA71C4">
        <w:tc>
          <w:tcPr>
            <w:tcW w:w="316" w:type="pct"/>
          </w:tcPr>
          <w:p w:rsidR="005D7E3C" w:rsidRPr="00D45001" w:rsidRDefault="005D7E3C" w:rsidP="005D7E3C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1</w:t>
            </w:r>
          </w:p>
        </w:tc>
        <w:tc>
          <w:tcPr>
            <w:tcW w:w="3756" w:type="pct"/>
          </w:tcPr>
          <w:p w:rsidR="005D7E3C" w:rsidRPr="00D45001" w:rsidRDefault="005D7E3C" w:rsidP="00BE240C">
            <w:pPr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Artikel merupakan hasil riset lapangan (field research</w:t>
            </w:r>
            <w:r w:rsidR="000A4437"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dan bukan merupakan analisis teks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) di bidang Ilmu Komunikasi</w:t>
            </w:r>
          </w:p>
        </w:tc>
        <w:tc>
          <w:tcPr>
            <w:tcW w:w="452" w:type="pct"/>
          </w:tcPr>
          <w:p w:rsidR="005D7E3C" w:rsidRPr="00D45001" w:rsidRDefault="009A2ABC" w:rsidP="005D7E3C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475" w:type="pct"/>
          </w:tcPr>
          <w:p w:rsidR="005D7E3C" w:rsidRPr="00D45001" w:rsidRDefault="005D7E3C" w:rsidP="005D7E3C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5D7E3C" w:rsidRPr="00D45001" w:rsidTr="00AA71C4">
        <w:tc>
          <w:tcPr>
            <w:tcW w:w="316" w:type="pct"/>
          </w:tcPr>
          <w:p w:rsidR="005D7E3C" w:rsidRPr="00D45001" w:rsidRDefault="005D7E3C" w:rsidP="005D7E3C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2</w:t>
            </w:r>
          </w:p>
        </w:tc>
        <w:tc>
          <w:tcPr>
            <w:tcW w:w="3756" w:type="pct"/>
          </w:tcPr>
          <w:p w:rsidR="005D7E3C" w:rsidRPr="00D45001" w:rsidRDefault="005D7E3C" w:rsidP="005D7E3C">
            <w:pPr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judul sudah berupa kalimat yang singkat dan informatif</w:t>
            </w:r>
          </w:p>
        </w:tc>
        <w:tc>
          <w:tcPr>
            <w:tcW w:w="452" w:type="pct"/>
          </w:tcPr>
          <w:p w:rsidR="005D7E3C" w:rsidRPr="00D45001" w:rsidRDefault="009A2ABC" w:rsidP="005D7E3C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475" w:type="pct"/>
          </w:tcPr>
          <w:p w:rsidR="005D7E3C" w:rsidRPr="00D45001" w:rsidRDefault="005D7E3C" w:rsidP="005D7E3C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210025" w:rsidRPr="00D45001" w:rsidTr="00AA71C4">
        <w:tc>
          <w:tcPr>
            <w:tcW w:w="316" w:type="pct"/>
          </w:tcPr>
          <w:p w:rsidR="00210025" w:rsidRPr="00D45001" w:rsidRDefault="00210025" w:rsidP="00210025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3</w:t>
            </w:r>
          </w:p>
        </w:tc>
        <w:tc>
          <w:tcPr>
            <w:tcW w:w="3756" w:type="pct"/>
          </w:tcPr>
          <w:p w:rsidR="00210025" w:rsidRPr="00D45001" w:rsidRDefault="00210025" w:rsidP="00210025">
            <w:pPr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judul sudah menunjukkan secara eksplisit bahwa artikel tersebut merupakan kajian komunikasi</w:t>
            </w:r>
          </w:p>
        </w:tc>
        <w:tc>
          <w:tcPr>
            <w:tcW w:w="452" w:type="pct"/>
          </w:tcPr>
          <w:p w:rsidR="00210025" w:rsidRPr="00D45001" w:rsidRDefault="009A2ABC" w:rsidP="00210025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475" w:type="pct"/>
          </w:tcPr>
          <w:p w:rsidR="00210025" w:rsidRPr="00D45001" w:rsidRDefault="00210025" w:rsidP="00210025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210025" w:rsidRPr="00D45001" w:rsidTr="00AA71C4">
        <w:tc>
          <w:tcPr>
            <w:tcW w:w="316" w:type="pct"/>
          </w:tcPr>
          <w:p w:rsidR="00210025" w:rsidRPr="00D45001" w:rsidRDefault="00210025" w:rsidP="00210025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4</w:t>
            </w:r>
          </w:p>
        </w:tc>
        <w:tc>
          <w:tcPr>
            <w:tcW w:w="3756" w:type="pct"/>
          </w:tcPr>
          <w:p w:rsidR="00210025" w:rsidRPr="00D45001" w:rsidRDefault="00210025" w:rsidP="00210025">
            <w:pPr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abstrak sudah mengandung unsur intro, tujuan, metode, dan simpulan penelitian yang jelas, lengkap dan terstruktur</w:t>
            </w:r>
          </w:p>
        </w:tc>
        <w:tc>
          <w:tcPr>
            <w:tcW w:w="452" w:type="pct"/>
          </w:tcPr>
          <w:p w:rsidR="00210025" w:rsidRPr="00D45001" w:rsidRDefault="009A2ABC" w:rsidP="00210025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475" w:type="pct"/>
          </w:tcPr>
          <w:p w:rsidR="00210025" w:rsidRPr="00D45001" w:rsidRDefault="00210025" w:rsidP="00210025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210025" w:rsidRPr="00D45001" w:rsidTr="00AA71C4">
        <w:trPr>
          <w:trHeight w:val="352"/>
        </w:trPr>
        <w:tc>
          <w:tcPr>
            <w:tcW w:w="316" w:type="pct"/>
          </w:tcPr>
          <w:p w:rsidR="00210025" w:rsidRPr="00D45001" w:rsidRDefault="00210025" w:rsidP="00210025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5</w:t>
            </w:r>
          </w:p>
        </w:tc>
        <w:tc>
          <w:tcPr>
            <w:tcW w:w="3756" w:type="pct"/>
          </w:tcPr>
          <w:p w:rsidR="00210025" w:rsidRPr="00D45001" w:rsidRDefault="00210025" w:rsidP="00210025">
            <w:pPr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Keyword </w:t>
            </w:r>
            <w:r w:rsidRPr="00D45001">
              <w:rPr>
                <w:noProof/>
                <w:lang w:val="id-ID"/>
              </w:rPr>
              <w:t xml:space="preserve">sudah 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relevan dengan isi artikel</w:t>
            </w:r>
          </w:p>
        </w:tc>
        <w:tc>
          <w:tcPr>
            <w:tcW w:w="452" w:type="pct"/>
          </w:tcPr>
          <w:p w:rsidR="00210025" w:rsidRPr="00D45001" w:rsidRDefault="009A2ABC" w:rsidP="00210025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475" w:type="pct"/>
          </w:tcPr>
          <w:p w:rsidR="00210025" w:rsidRPr="00D45001" w:rsidRDefault="00210025" w:rsidP="00210025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210025" w:rsidRPr="00D45001" w:rsidTr="00AA71C4">
        <w:trPr>
          <w:trHeight w:val="352"/>
        </w:trPr>
        <w:tc>
          <w:tcPr>
            <w:tcW w:w="316" w:type="pct"/>
          </w:tcPr>
          <w:p w:rsidR="00210025" w:rsidRPr="00D45001" w:rsidRDefault="00210025" w:rsidP="00210025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6</w:t>
            </w:r>
          </w:p>
        </w:tc>
        <w:tc>
          <w:tcPr>
            <w:tcW w:w="3756" w:type="pct"/>
          </w:tcPr>
          <w:p w:rsidR="00210025" w:rsidRPr="00D45001" w:rsidRDefault="00210025" w:rsidP="00210025">
            <w:pPr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sistematika penulisan </w:t>
            </w:r>
            <w:r w:rsidRPr="00D45001">
              <w:rPr>
                <w:noProof/>
                <w:lang w:val="id-ID"/>
              </w:rPr>
              <w:t>sudah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sesuai dengan pedoman </w:t>
            </w: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 xml:space="preserve">(PENDAHULUAN, METODE PENELITIAN, HASIL DAN PEMBAHASAN, SIMPULAN, 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dan </w:t>
            </w: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DAFTAR PUSTAKA)</w:t>
            </w:r>
          </w:p>
        </w:tc>
        <w:tc>
          <w:tcPr>
            <w:tcW w:w="452" w:type="pct"/>
          </w:tcPr>
          <w:p w:rsidR="00210025" w:rsidRPr="00D45001" w:rsidRDefault="009A2ABC" w:rsidP="00210025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475" w:type="pct"/>
          </w:tcPr>
          <w:p w:rsidR="00210025" w:rsidRPr="00D45001" w:rsidRDefault="00210025" w:rsidP="00210025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210025" w:rsidRPr="00D45001" w:rsidTr="00AA71C4">
        <w:trPr>
          <w:trHeight w:val="352"/>
        </w:trPr>
        <w:tc>
          <w:tcPr>
            <w:tcW w:w="316" w:type="pct"/>
          </w:tcPr>
          <w:p w:rsidR="00210025" w:rsidRPr="00D45001" w:rsidRDefault="00210025" w:rsidP="00210025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7</w:t>
            </w:r>
          </w:p>
        </w:tc>
        <w:tc>
          <w:tcPr>
            <w:tcW w:w="3756" w:type="pct"/>
          </w:tcPr>
          <w:p w:rsidR="00210025" w:rsidRPr="00D45001" w:rsidRDefault="00210025" w:rsidP="00210025">
            <w:pPr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PENDAHULUAN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sudah mengandung latar belakang masalah, dilengkapi sumber data yang terpercaya</w:t>
            </w:r>
          </w:p>
        </w:tc>
        <w:tc>
          <w:tcPr>
            <w:tcW w:w="452" w:type="pct"/>
          </w:tcPr>
          <w:p w:rsidR="00210025" w:rsidRPr="00D45001" w:rsidRDefault="00775997" w:rsidP="00210025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475" w:type="pct"/>
          </w:tcPr>
          <w:p w:rsidR="00210025" w:rsidRPr="00D45001" w:rsidRDefault="00210025" w:rsidP="00210025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210025" w:rsidRPr="00D45001" w:rsidTr="00AA71C4">
        <w:trPr>
          <w:trHeight w:val="352"/>
        </w:trPr>
        <w:tc>
          <w:tcPr>
            <w:tcW w:w="316" w:type="pct"/>
          </w:tcPr>
          <w:p w:rsidR="00210025" w:rsidRPr="00D45001" w:rsidRDefault="00210025" w:rsidP="00210025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9</w:t>
            </w:r>
          </w:p>
        </w:tc>
        <w:tc>
          <w:tcPr>
            <w:tcW w:w="3756" w:type="pct"/>
          </w:tcPr>
          <w:p w:rsidR="00210025" w:rsidRPr="00D45001" w:rsidRDefault="00210025" w:rsidP="00210025">
            <w:pPr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PENDAHULUAN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sudah dilengkapi dengan kutipan artikel jurnal penelitian terdahulu</w:t>
            </w:r>
          </w:p>
        </w:tc>
        <w:tc>
          <w:tcPr>
            <w:tcW w:w="452" w:type="pct"/>
          </w:tcPr>
          <w:p w:rsidR="00210025" w:rsidRPr="00D45001" w:rsidRDefault="00775997" w:rsidP="00210025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475" w:type="pct"/>
          </w:tcPr>
          <w:p w:rsidR="00210025" w:rsidRPr="00D45001" w:rsidRDefault="00210025" w:rsidP="00210025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210025" w:rsidRPr="00D45001" w:rsidTr="00AA71C4">
        <w:trPr>
          <w:trHeight w:val="352"/>
        </w:trPr>
        <w:tc>
          <w:tcPr>
            <w:tcW w:w="316" w:type="pct"/>
          </w:tcPr>
          <w:p w:rsidR="00210025" w:rsidRPr="00D45001" w:rsidRDefault="00210025" w:rsidP="00210025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10</w:t>
            </w:r>
          </w:p>
        </w:tc>
        <w:tc>
          <w:tcPr>
            <w:tcW w:w="3756" w:type="pct"/>
          </w:tcPr>
          <w:p w:rsidR="00210025" w:rsidRPr="00D45001" w:rsidRDefault="00210025" w:rsidP="00210025">
            <w:pPr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PENDAHULUAN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sudah mengandung tujuan penelitian yang jelas dan dinyatakan secara eksplisit (mohon tujuan penelitian diberi tanda merah)</w:t>
            </w:r>
          </w:p>
        </w:tc>
        <w:tc>
          <w:tcPr>
            <w:tcW w:w="452" w:type="pct"/>
          </w:tcPr>
          <w:p w:rsidR="00210025" w:rsidRPr="00D45001" w:rsidRDefault="00775997" w:rsidP="00210025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475" w:type="pct"/>
          </w:tcPr>
          <w:p w:rsidR="00210025" w:rsidRPr="00D45001" w:rsidRDefault="00210025" w:rsidP="00210025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210025" w:rsidRPr="00D45001" w:rsidTr="00AA71C4">
        <w:trPr>
          <w:trHeight w:val="352"/>
        </w:trPr>
        <w:tc>
          <w:tcPr>
            <w:tcW w:w="316" w:type="pct"/>
          </w:tcPr>
          <w:p w:rsidR="00210025" w:rsidRPr="00D45001" w:rsidRDefault="00210025" w:rsidP="00210025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11</w:t>
            </w:r>
          </w:p>
        </w:tc>
        <w:tc>
          <w:tcPr>
            <w:tcW w:w="3756" w:type="pct"/>
          </w:tcPr>
          <w:p w:rsidR="00210025" w:rsidRPr="00D45001" w:rsidRDefault="00210025" w:rsidP="00210025">
            <w:pPr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METODE PENELITIAN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sudah meliputi: jenis studi, objek dan subjek (sampel/key informant dan jumlah), teknik pengumpulan data, teknik analisis data, dan lokasi yang  lengkap serta relevan secara metodologis</w:t>
            </w:r>
          </w:p>
        </w:tc>
        <w:tc>
          <w:tcPr>
            <w:tcW w:w="452" w:type="pct"/>
          </w:tcPr>
          <w:p w:rsidR="00210025" w:rsidRPr="00D45001" w:rsidRDefault="00775997" w:rsidP="00210025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475" w:type="pct"/>
          </w:tcPr>
          <w:p w:rsidR="00210025" w:rsidRPr="00D45001" w:rsidRDefault="00210025" w:rsidP="00210025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210025" w:rsidRPr="00D45001" w:rsidTr="00AA71C4">
        <w:trPr>
          <w:trHeight w:val="352"/>
        </w:trPr>
        <w:tc>
          <w:tcPr>
            <w:tcW w:w="316" w:type="pct"/>
          </w:tcPr>
          <w:p w:rsidR="00210025" w:rsidRPr="00D45001" w:rsidRDefault="00210025" w:rsidP="00210025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12</w:t>
            </w:r>
          </w:p>
        </w:tc>
        <w:tc>
          <w:tcPr>
            <w:tcW w:w="3756" w:type="pct"/>
          </w:tcPr>
          <w:p w:rsidR="00210025" w:rsidRPr="00D45001" w:rsidRDefault="00210025" w:rsidP="00210025">
            <w:pPr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HASIL PENELITIAN DAN PEMBAHASAN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sudah menunjukan adanya temuan yang baru</w:t>
            </w:r>
          </w:p>
        </w:tc>
        <w:tc>
          <w:tcPr>
            <w:tcW w:w="452" w:type="pct"/>
          </w:tcPr>
          <w:p w:rsidR="00210025" w:rsidRPr="00D45001" w:rsidRDefault="00775997" w:rsidP="00210025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475" w:type="pct"/>
          </w:tcPr>
          <w:p w:rsidR="00210025" w:rsidRPr="00D45001" w:rsidRDefault="00210025" w:rsidP="00210025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210025" w:rsidRPr="00D45001" w:rsidTr="00AA71C4">
        <w:trPr>
          <w:trHeight w:val="352"/>
        </w:trPr>
        <w:tc>
          <w:tcPr>
            <w:tcW w:w="316" w:type="pct"/>
          </w:tcPr>
          <w:p w:rsidR="00210025" w:rsidRPr="00D45001" w:rsidRDefault="00210025" w:rsidP="00210025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13</w:t>
            </w:r>
          </w:p>
        </w:tc>
        <w:tc>
          <w:tcPr>
            <w:tcW w:w="3756" w:type="pct"/>
          </w:tcPr>
          <w:p w:rsidR="00210025" w:rsidRPr="00D45001" w:rsidRDefault="00210025" w:rsidP="00210025">
            <w:pPr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HASIL PENELITIAN DAN PEMBAHASAN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sudah dilengkapi dengan minimal 1 tabel atau gambar yang informatif dan komplementer</w:t>
            </w:r>
          </w:p>
        </w:tc>
        <w:tc>
          <w:tcPr>
            <w:tcW w:w="452" w:type="pct"/>
          </w:tcPr>
          <w:p w:rsidR="00210025" w:rsidRPr="00D45001" w:rsidRDefault="00775997" w:rsidP="00210025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475" w:type="pct"/>
          </w:tcPr>
          <w:p w:rsidR="00210025" w:rsidRPr="00D45001" w:rsidRDefault="00210025" w:rsidP="00210025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210025" w:rsidRPr="00D45001" w:rsidTr="00AA71C4">
        <w:trPr>
          <w:trHeight w:val="352"/>
        </w:trPr>
        <w:tc>
          <w:tcPr>
            <w:tcW w:w="316" w:type="pct"/>
          </w:tcPr>
          <w:p w:rsidR="00210025" w:rsidRPr="00D45001" w:rsidRDefault="00210025" w:rsidP="00210025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14</w:t>
            </w:r>
          </w:p>
        </w:tc>
        <w:tc>
          <w:tcPr>
            <w:tcW w:w="3756" w:type="pct"/>
          </w:tcPr>
          <w:p w:rsidR="00210025" w:rsidRPr="00D45001" w:rsidRDefault="00210025" w:rsidP="00210025">
            <w:pPr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HASIL PENELITIAN DAN PEMBAHASAN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sudah mengandung analisis dan sintesis ilmiah serta dukungan referensi 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lastRenderedPageBreak/>
              <w:t>yang kredibel</w:t>
            </w:r>
          </w:p>
        </w:tc>
        <w:tc>
          <w:tcPr>
            <w:tcW w:w="452" w:type="pct"/>
          </w:tcPr>
          <w:p w:rsidR="00210025" w:rsidRPr="00D45001" w:rsidRDefault="00775997" w:rsidP="00210025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lastRenderedPageBreak/>
              <w:t>√</w:t>
            </w:r>
          </w:p>
        </w:tc>
        <w:tc>
          <w:tcPr>
            <w:tcW w:w="475" w:type="pct"/>
          </w:tcPr>
          <w:p w:rsidR="00210025" w:rsidRPr="00D45001" w:rsidRDefault="00210025" w:rsidP="00210025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AA71C4" w:rsidRPr="00D45001" w:rsidTr="00AA71C4">
        <w:trPr>
          <w:trHeight w:val="352"/>
        </w:trPr>
        <w:tc>
          <w:tcPr>
            <w:tcW w:w="316" w:type="pct"/>
          </w:tcPr>
          <w:p w:rsidR="00AA71C4" w:rsidRPr="00D45001" w:rsidRDefault="00AA71C4" w:rsidP="00AA71C4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lastRenderedPageBreak/>
              <w:t>15</w:t>
            </w:r>
          </w:p>
        </w:tc>
        <w:tc>
          <w:tcPr>
            <w:tcW w:w="3756" w:type="pct"/>
          </w:tcPr>
          <w:p w:rsidR="00AA71C4" w:rsidRPr="00D45001" w:rsidRDefault="00AA71C4" w:rsidP="00AA71C4">
            <w:pPr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SIMPULAN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sudah menjawab langsung tujuan penelitian</w:t>
            </w:r>
          </w:p>
        </w:tc>
        <w:tc>
          <w:tcPr>
            <w:tcW w:w="452" w:type="pct"/>
          </w:tcPr>
          <w:p w:rsidR="00AA71C4" w:rsidRPr="00D45001" w:rsidRDefault="00775997" w:rsidP="00AA71C4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475" w:type="pct"/>
          </w:tcPr>
          <w:p w:rsidR="00AA71C4" w:rsidRPr="00D45001" w:rsidRDefault="00AA71C4" w:rsidP="00AA71C4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AA71C4" w:rsidRPr="00D45001" w:rsidTr="00AA71C4">
        <w:trPr>
          <w:trHeight w:val="352"/>
        </w:trPr>
        <w:tc>
          <w:tcPr>
            <w:tcW w:w="316" w:type="pct"/>
          </w:tcPr>
          <w:p w:rsidR="00AA71C4" w:rsidRPr="00D45001" w:rsidRDefault="00AA71C4" w:rsidP="00AA71C4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16</w:t>
            </w:r>
          </w:p>
        </w:tc>
        <w:tc>
          <w:tcPr>
            <w:tcW w:w="3756" w:type="pct"/>
          </w:tcPr>
          <w:p w:rsidR="00AA71C4" w:rsidRPr="00D45001" w:rsidRDefault="00AA71C4" w:rsidP="00AA71C4">
            <w:pPr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SIMPULAN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sudah mengandung hasil pemikiran baru yang akan memberikan dampak nyata bagi ilmu dan masyarakat</w:t>
            </w:r>
          </w:p>
        </w:tc>
        <w:tc>
          <w:tcPr>
            <w:tcW w:w="452" w:type="pct"/>
          </w:tcPr>
          <w:p w:rsidR="00AA71C4" w:rsidRPr="00D45001" w:rsidRDefault="00775997" w:rsidP="00AA71C4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475" w:type="pct"/>
          </w:tcPr>
          <w:p w:rsidR="00AA71C4" w:rsidRPr="00D45001" w:rsidRDefault="00AA71C4" w:rsidP="00AA71C4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AA71C4" w:rsidRPr="00D45001" w:rsidTr="00AA71C4">
        <w:trPr>
          <w:trHeight w:val="352"/>
        </w:trPr>
        <w:tc>
          <w:tcPr>
            <w:tcW w:w="316" w:type="pct"/>
          </w:tcPr>
          <w:p w:rsidR="00AA71C4" w:rsidRPr="00D45001" w:rsidRDefault="00AA71C4" w:rsidP="00AA71C4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17</w:t>
            </w:r>
          </w:p>
        </w:tc>
        <w:tc>
          <w:tcPr>
            <w:tcW w:w="3756" w:type="pct"/>
          </w:tcPr>
          <w:p w:rsidR="00AA71C4" w:rsidRPr="00D45001" w:rsidRDefault="00AA71C4" w:rsidP="00AA71C4">
            <w:pPr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SIMPULAN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sudah mengandung Rekomendasi yang akan memberikan sumbangan bagi ilmu dan masyarakat</w:t>
            </w:r>
          </w:p>
        </w:tc>
        <w:tc>
          <w:tcPr>
            <w:tcW w:w="452" w:type="pct"/>
          </w:tcPr>
          <w:p w:rsidR="00AA71C4" w:rsidRPr="00D45001" w:rsidRDefault="00775997" w:rsidP="00AA71C4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475" w:type="pct"/>
          </w:tcPr>
          <w:p w:rsidR="00AA71C4" w:rsidRPr="00D45001" w:rsidRDefault="00AA71C4" w:rsidP="00AA71C4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AA71C4" w:rsidRPr="00D45001" w:rsidTr="00AA71C4">
        <w:trPr>
          <w:trHeight w:val="352"/>
        </w:trPr>
        <w:tc>
          <w:tcPr>
            <w:tcW w:w="316" w:type="pct"/>
          </w:tcPr>
          <w:p w:rsidR="00AA71C4" w:rsidRPr="00D45001" w:rsidRDefault="00AA71C4" w:rsidP="00AA71C4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18</w:t>
            </w:r>
          </w:p>
        </w:tc>
        <w:tc>
          <w:tcPr>
            <w:tcW w:w="3756" w:type="pct"/>
          </w:tcPr>
          <w:p w:rsidR="00AA71C4" w:rsidRPr="00D45001" w:rsidRDefault="00AA71C4" w:rsidP="00AA71C4">
            <w:pPr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DAFTAR PUSTAKA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</w:t>
            </w:r>
            <w:r w:rsidRPr="00D45001">
              <w:rPr>
                <w:noProof/>
                <w:lang w:val="id-ID"/>
              </w:rPr>
              <w:t xml:space="preserve">sudah 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erdiri dari sumber referensi yang relevan</w:t>
            </w:r>
          </w:p>
        </w:tc>
        <w:tc>
          <w:tcPr>
            <w:tcW w:w="452" w:type="pct"/>
          </w:tcPr>
          <w:p w:rsidR="00AA71C4" w:rsidRPr="00D45001" w:rsidRDefault="00775997" w:rsidP="00AA71C4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475" w:type="pct"/>
          </w:tcPr>
          <w:p w:rsidR="00AA71C4" w:rsidRPr="00D45001" w:rsidRDefault="00AA71C4" w:rsidP="00AA71C4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AA71C4" w:rsidRPr="00D45001" w:rsidTr="00AA71C4">
        <w:trPr>
          <w:trHeight w:val="352"/>
        </w:trPr>
        <w:tc>
          <w:tcPr>
            <w:tcW w:w="316" w:type="pct"/>
          </w:tcPr>
          <w:p w:rsidR="00AA71C4" w:rsidRPr="00D45001" w:rsidRDefault="00AA71C4" w:rsidP="00AA71C4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19</w:t>
            </w:r>
          </w:p>
        </w:tc>
        <w:tc>
          <w:tcPr>
            <w:tcW w:w="3756" w:type="pct"/>
          </w:tcPr>
          <w:p w:rsidR="00AA71C4" w:rsidRPr="00D45001" w:rsidRDefault="00AA71C4" w:rsidP="00AA71C4">
            <w:pPr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DAFTAR PUSTAKA</w:t>
            </w:r>
            <w:r w:rsidRPr="00D45001">
              <w:rPr>
                <w:b/>
                <w:noProof/>
                <w:lang w:val="id-ID"/>
              </w:rPr>
              <w:t xml:space="preserve"> </w:t>
            </w:r>
            <w:r w:rsidRPr="00D45001">
              <w:rPr>
                <w:noProof/>
                <w:lang w:val="id-ID"/>
              </w:rPr>
              <w:t>sudah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mengandung minimal 10 sumber yang berasal dari </w:t>
            </w:r>
            <w:r w:rsidRPr="00D45001">
              <w:rPr>
                <w:noProof/>
                <w:lang w:val="id-ID"/>
              </w:rPr>
              <w:t xml:space="preserve">artikel 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jurnal</w:t>
            </w:r>
          </w:p>
        </w:tc>
        <w:tc>
          <w:tcPr>
            <w:tcW w:w="452" w:type="pct"/>
          </w:tcPr>
          <w:p w:rsidR="00AA71C4" w:rsidRPr="00D45001" w:rsidRDefault="00775997" w:rsidP="00AA71C4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475" w:type="pct"/>
          </w:tcPr>
          <w:p w:rsidR="00AA71C4" w:rsidRPr="00D45001" w:rsidRDefault="00AA71C4" w:rsidP="00AA71C4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AA71C4" w:rsidRPr="00D45001" w:rsidTr="00AA71C4">
        <w:trPr>
          <w:trHeight w:val="352"/>
        </w:trPr>
        <w:tc>
          <w:tcPr>
            <w:tcW w:w="316" w:type="pct"/>
          </w:tcPr>
          <w:p w:rsidR="00AA71C4" w:rsidRPr="00D45001" w:rsidRDefault="00AA71C4" w:rsidP="00AA71C4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20</w:t>
            </w:r>
          </w:p>
        </w:tc>
        <w:tc>
          <w:tcPr>
            <w:tcW w:w="3756" w:type="pct"/>
          </w:tcPr>
          <w:p w:rsidR="00AA71C4" w:rsidRPr="00D45001" w:rsidRDefault="00AA71C4" w:rsidP="00AA71C4">
            <w:pPr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DAFTAR PUSTAKA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</w:t>
            </w:r>
            <w:r w:rsidRPr="00D45001">
              <w:rPr>
                <w:noProof/>
                <w:lang w:val="id-ID"/>
              </w:rPr>
              <w:t xml:space="preserve">sudah 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terdiri dari sumber referensi yang tidak lebih dari 10 tahun</w:t>
            </w:r>
          </w:p>
        </w:tc>
        <w:tc>
          <w:tcPr>
            <w:tcW w:w="452" w:type="pct"/>
          </w:tcPr>
          <w:p w:rsidR="00AA71C4" w:rsidRPr="00D45001" w:rsidRDefault="00775997" w:rsidP="00AA71C4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475" w:type="pct"/>
          </w:tcPr>
          <w:p w:rsidR="00AA71C4" w:rsidRPr="00D45001" w:rsidRDefault="00AA71C4" w:rsidP="00AA71C4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AA71C4" w:rsidRPr="00D45001" w:rsidTr="00AA71C4">
        <w:trPr>
          <w:trHeight w:val="352"/>
        </w:trPr>
        <w:tc>
          <w:tcPr>
            <w:tcW w:w="316" w:type="pct"/>
          </w:tcPr>
          <w:p w:rsidR="00AA71C4" w:rsidRPr="00D45001" w:rsidRDefault="00AA71C4" w:rsidP="00AA71C4">
            <w:pPr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21</w:t>
            </w:r>
          </w:p>
        </w:tc>
        <w:tc>
          <w:tcPr>
            <w:tcW w:w="3756" w:type="pct"/>
          </w:tcPr>
          <w:p w:rsidR="00AA71C4" w:rsidRPr="00D45001" w:rsidRDefault="00AA71C4" w:rsidP="00AA71C4">
            <w:pPr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DAFTAR PUSTAKA</w:t>
            </w: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sudah memenuhi jumlah minimal 15 sumber referensi</w:t>
            </w:r>
          </w:p>
        </w:tc>
        <w:tc>
          <w:tcPr>
            <w:tcW w:w="452" w:type="pct"/>
          </w:tcPr>
          <w:p w:rsidR="00AA71C4" w:rsidRPr="00D45001" w:rsidRDefault="00775997" w:rsidP="00AA71C4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√</w:t>
            </w:r>
          </w:p>
        </w:tc>
        <w:tc>
          <w:tcPr>
            <w:tcW w:w="475" w:type="pct"/>
          </w:tcPr>
          <w:p w:rsidR="00AA71C4" w:rsidRPr="00D45001" w:rsidRDefault="00AA71C4" w:rsidP="00AA71C4">
            <w:pPr>
              <w:ind w:left="720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AA71C4" w:rsidRPr="00D45001" w:rsidTr="00AA71C4">
        <w:trPr>
          <w:trHeight w:val="352"/>
        </w:trPr>
        <w:tc>
          <w:tcPr>
            <w:tcW w:w="5000" w:type="pct"/>
            <w:gridSpan w:val="4"/>
          </w:tcPr>
          <w:p w:rsidR="00AA71C4" w:rsidRPr="00D45001" w:rsidRDefault="00AA71C4" w:rsidP="00AA71C4">
            <w:pPr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  <w:p w:rsidR="00AA71C4" w:rsidRPr="00D45001" w:rsidRDefault="00AA71C4" w:rsidP="00AA71C4">
            <w:pPr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Mohon ditinjau kembali substansi artikel untuk menghindari penolakan dari reviewer</w:t>
            </w:r>
          </w:p>
          <w:p w:rsidR="00AA71C4" w:rsidRPr="00D45001" w:rsidRDefault="00AA71C4" w:rsidP="00AA71C4">
            <w:pPr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Besar harapan kami, agar artikel anda dapat dipublikasikan di jurnal kami</w:t>
            </w:r>
          </w:p>
          <w:p w:rsidR="00AA71C4" w:rsidRPr="00D45001" w:rsidRDefault="00AA71C4" w:rsidP="00AA71C4">
            <w:pPr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  <w:r w:rsidRPr="00D45001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  <w:t>TERIMAKASIH</w:t>
            </w:r>
          </w:p>
          <w:p w:rsidR="00AA71C4" w:rsidRPr="00D45001" w:rsidRDefault="00AA71C4" w:rsidP="00AA71C4">
            <w:pPr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id-ID"/>
              </w:rPr>
            </w:pPr>
          </w:p>
        </w:tc>
      </w:tr>
    </w:tbl>
    <w:p w:rsidR="005D6606" w:rsidRPr="00D45001" w:rsidRDefault="005D6606" w:rsidP="00DA2F8C">
      <w:pPr>
        <w:spacing w:after="0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sectPr w:rsidR="005D6606" w:rsidRPr="00D45001" w:rsidSect="00B42EFE">
      <w:headerReference w:type="first" r:id="rId8"/>
      <w:pgSz w:w="11906" w:h="16838"/>
      <w:pgMar w:top="1440" w:right="1440" w:bottom="1440" w:left="1440" w:header="397" w:footer="397" w:gutter="0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55CFB" w:rsidRDefault="00655CFB" w:rsidP="008A0B84">
      <w:pPr>
        <w:spacing w:after="0" w:line="240" w:lineRule="auto"/>
      </w:pPr>
      <w:r>
        <w:separator/>
      </w:r>
    </w:p>
  </w:endnote>
  <w:endnote w:type="continuationSeparator" w:id="0">
    <w:p w:rsidR="00655CFB" w:rsidRDefault="00655CFB" w:rsidP="008A0B8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55CFB" w:rsidRDefault="00655CFB" w:rsidP="008A0B84">
      <w:pPr>
        <w:spacing w:after="0" w:line="240" w:lineRule="auto"/>
      </w:pPr>
      <w:r>
        <w:separator/>
      </w:r>
    </w:p>
  </w:footnote>
  <w:footnote w:type="continuationSeparator" w:id="0">
    <w:p w:rsidR="00655CFB" w:rsidRDefault="00655CFB" w:rsidP="008A0B8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42EFE" w:rsidRDefault="00B42EFE">
    <w:pPr>
      <w:pStyle w:val="Header"/>
    </w:pPr>
    <w:r w:rsidRPr="00B42EFE">
      <w:rPr>
        <w:noProof/>
        <w:lang w:val="en-US" w:eastAsia="en-US"/>
      </w:rPr>
      <w:drawing>
        <wp:inline distT="0" distB="0" distL="0" distR="0">
          <wp:extent cx="5731510" cy="826864"/>
          <wp:effectExtent l="19050" t="0" r="2540" b="0"/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ageHeaderTitleImage_en_US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cx="http://schemas.microsoft.com/office/drawing/2014/chartex" xmlns:wpc="http://schemas.microsoft.com/office/word/2010/wordprocessingCanvas" xmlns="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5731510" cy="826864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8CF1B70"/>
    <w:multiLevelType w:val="hybridMultilevel"/>
    <w:tmpl w:val="4492F286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0344561"/>
    <w:multiLevelType w:val="hybridMultilevel"/>
    <w:tmpl w:val="A45AAAE2"/>
    <w:lvl w:ilvl="0" w:tplc="0421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21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16586DC7"/>
    <w:multiLevelType w:val="hybridMultilevel"/>
    <w:tmpl w:val="9BC2DC5A"/>
    <w:lvl w:ilvl="0" w:tplc="D70EEFBC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8617DC5"/>
    <w:multiLevelType w:val="hybridMultilevel"/>
    <w:tmpl w:val="1EBECBF4"/>
    <w:lvl w:ilvl="0" w:tplc="A1EE9AE8"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6D71B23"/>
    <w:multiLevelType w:val="hybridMultilevel"/>
    <w:tmpl w:val="27F2DE2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6960046"/>
    <w:multiLevelType w:val="hybridMultilevel"/>
    <w:tmpl w:val="3B4AE2F6"/>
    <w:lvl w:ilvl="0" w:tplc="0421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21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0"/>
  </w:num>
  <w:num w:numId="3">
    <w:abstractNumId w:val="2"/>
  </w:num>
  <w:num w:numId="4">
    <w:abstractNumId w:val="3"/>
  </w:num>
  <w:num w:numId="5">
    <w:abstractNumId w:val="5"/>
  </w:num>
  <w:num w:numId="6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</w:compat>
  <w:rsids>
    <w:rsidRoot w:val="009B22B5"/>
    <w:rsid w:val="0003684B"/>
    <w:rsid w:val="000739EB"/>
    <w:rsid w:val="00085BD9"/>
    <w:rsid w:val="00091226"/>
    <w:rsid w:val="000A4437"/>
    <w:rsid w:val="000B2092"/>
    <w:rsid w:val="000B52DF"/>
    <w:rsid w:val="001021E3"/>
    <w:rsid w:val="00124BF4"/>
    <w:rsid w:val="00181635"/>
    <w:rsid w:val="00197C56"/>
    <w:rsid w:val="00210025"/>
    <w:rsid w:val="0021144C"/>
    <w:rsid w:val="00226F22"/>
    <w:rsid w:val="002305B2"/>
    <w:rsid w:val="00234841"/>
    <w:rsid w:val="00267F66"/>
    <w:rsid w:val="002B19DA"/>
    <w:rsid w:val="002F203C"/>
    <w:rsid w:val="00307C99"/>
    <w:rsid w:val="0035054B"/>
    <w:rsid w:val="00353F42"/>
    <w:rsid w:val="00373F67"/>
    <w:rsid w:val="0037504E"/>
    <w:rsid w:val="003F38A6"/>
    <w:rsid w:val="0041785D"/>
    <w:rsid w:val="00427BB2"/>
    <w:rsid w:val="004339B4"/>
    <w:rsid w:val="00437BF8"/>
    <w:rsid w:val="004521BF"/>
    <w:rsid w:val="0047183A"/>
    <w:rsid w:val="00492531"/>
    <w:rsid w:val="00492E94"/>
    <w:rsid w:val="00494EEE"/>
    <w:rsid w:val="004D4864"/>
    <w:rsid w:val="00502E54"/>
    <w:rsid w:val="00510164"/>
    <w:rsid w:val="005530CF"/>
    <w:rsid w:val="00596D99"/>
    <w:rsid w:val="005D6606"/>
    <w:rsid w:val="005D7E3C"/>
    <w:rsid w:val="00636B39"/>
    <w:rsid w:val="00643D97"/>
    <w:rsid w:val="00655CFB"/>
    <w:rsid w:val="00695C05"/>
    <w:rsid w:val="006A3FA5"/>
    <w:rsid w:val="00775997"/>
    <w:rsid w:val="00791FAD"/>
    <w:rsid w:val="007F0652"/>
    <w:rsid w:val="0080605F"/>
    <w:rsid w:val="00836691"/>
    <w:rsid w:val="00853CEE"/>
    <w:rsid w:val="00863197"/>
    <w:rsid w:val="00872E45"/>
    <w:rsid w:val="008A0B84"/>
    <w:rsid w:val="008E2917"/>
    <w:rsid w:val="008E3AE1"/>
    <w:rsid w:val="00902F7B"/>
    <w:rsid w:val="0097570E"/>
    <w:rsid w:val="009A2ABC"/>
    <w:rsid w:val="009B22B5"/>
    <w:rsid w:val="009D3F70"/>
    <w:rsid w:val="009D74F7"/>
    <w:rsid w:val="009E66E7"/>
    <w:rsid w:val="00A040E1"/>
    <w:rsid w:val="00A22D81"/>
    <w:rsid w:val="00A2338B"/>
    <w:rsid w:val="00A35373"/>
    <w:rsid w:val="00A57FC4"/>
    <w:rsid w:val="00A760FC"/>
    <w:rsid w:val="00A7679F"/>
    <w:rsid w:val="00AA71C4"/>
    <w:rsid w:val="00AD5BC3"/>
    <w:rsid w:val="00AD75E1"/>
    <w:rsid w:val="00B42EFE"/>
    <w:rsid w:val="00B45ADE"/>
    <w:rsid w:val="00B4752A"/>
    <w:rsid w:val="00B95734"/>
    <w:rsid w:val="00BE240C"/>
    <w:rsid w:val="00C305B1"/>
    <w:rsid w:val="00C3390C"/>
    <w:rsid w:val="00C463FD"/>
    <w:rsid w:val="00C578BE"/>
    <w:rsid w:val="00C82B6E"/>
    <w:rsid w:val="00CB3A3D"/>
    <w:rsid w:val="00D05C28"/>
    <w:rsid w:val="00D1117D"/>
    <w:rsid w:val="00D2074E"/>
    <w:rsid w:val="00D45001"/>
    <w:rsid w:val="00D9162F"/>
    <w:rsid w:val="00DA2F8C"/>
    <w:rsid w:val="00E1211F"/>
    <w:rsid w:val="00E866F1"/>
    <w:rsid w:val="00EF7AAB"/>
    <w:rsid w:val="00F26B3C"/>
    <w:rsid w:val="00F316FA"/>
    <w:rsid w:val="00F455A3"/>
    <w:rsid w:val="00F53D84"/>
    <w:rsid w:val="00F57D6E"/>
    <w:rsid w:val="00FA333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53D8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B22B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aliases w:val="anak bab."/>
    <w:basedOn w:val="Normal"/>
    <w:link w:val="ListParagraphChar"/>
    <w:uiPriority w:val="34"/>
    <w:qFormat/>
    <w:rsid w:val="005D6606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semiHidden/>
    <w:unhideWhenUsed/>
    <w:rsid w:val="008A0B8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8A0B84"/>
  </w:style>
  <w:style w:type="paragraph" w:styleId="Footer">
    <w:name w:val="footer"/>
    <w:basedOn w:val="Normal"/>
    <w:link w:val="FooterChar"/>
    <w:uiPriority w:val="99"/>
    <w:semiHidden/>
    <w:unhideWhenUsed/>
    <w:rsid w:val="008A0B8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8A0B84"/>
  </w:style>
  <w:style w:type="paragraph" w:styleId="BalloonText">
    <w:name w:val="Balloon Text"/>
    <w:basedOn w:val="Normal"/>
    <w:link w:val="BalloonTextChar"/>
    <w:uiPriority w:val="99"/>
    <w:semiHidden/>
    <w:unhideWhenUsed/>
    <w:rsid w:val="00C578B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78BE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2B19DA"/>
    <w:rPr>
      <w:color w:val="0000FF" w:themeColor="hyperlink"/>
      <w:u w:val="single"/>
    </w:rPr>
  </w:style>
  <w:style w:type="character" w:customStyle="1" w:styleId="ListParagraphChar">
    <w:name w:val="List Paragraph Char"/>
    <w:aliases w:val="anak bab. Char"/>
    <w:link w:val="ListParagraph"/>
    <w:uiPriority w:val="34"/>
    <w:locked/>
    <w:rsid w:val="0047183A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://jurnal.unpad.ac.id/jkk/about/submissions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5</Pages>
  <Words>1894</Words>
  <Characters>10800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266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p3</dc:creator>
  <cp:lastModifiedBy>User</cp:lastModifiedBy>
  <cp:revision>4</cp:revision>
  <dcterms:created xsi:type="dcterms:W3CDTF">2019-09-25T10:13:00Z</dcterms:created>
  <dcterms:modified xsi:type="dcterms:W3CDTF">2019-10-01T07:57:00Z</dcterms:modified>
</cp:coreProperties>
</file>